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F740E4" w14:textId="77777777" w:rsidR="00256AD2" w:rsidRDefault="008A22DE" w:rsidP="00F87D8A">
      <w:pPr>
        <w:pStyle w:val="Heading1"/>
        <w:rPr>
          <w:b/>
          <w:color w:val="auto"/>
        </w:rPr>
      </w:pPr>
      <w:bookmarkStart w:id="0" w:name="_Toc480782224"/>
      <w:r w:rsidRPr="008A22DE">
        <w:rPr>
          <w:b/>
          <w:color w:val="auto"/>
        </w:rPr>
        <w:t>1</w:t>
      </w:r>
      <w:r>
        <w:rPr>
          <w:b/>
          <w:color w:val="auto"/>
        </w:rPr>
        <w:t>.</w:t>
      </w:r>
      <w:r w:rsidRPr="008A22DE">
        <w:rPr>
          <w:b/>
          <w:color w:val="auto"/>
        </w:rPr>
        <w:t xml:space="preserve"> </w:t>
      </w:r>
      <w:r w:rsidR="00470B7E">
        <w:rPr>
          <w:b/>
          <w:color w:val="auto"/>
        </w:rPr>
        <w:t>Theoretical Background and Aims</w:t>
      </w:r>
      <w:bookmarkEnd w:id="0"/>
    </w:p>
    <w:p w14:paraId="3E813455" w14:textId="77777777" w:rsidR="00F87D8A" w:rsidRPr="00F87D8A" w:rsidRDefault="00F87D8A" w:rsidP="00420FB1">
      <w:pPr>
        <w:jc w:val="both"/>
      </w:pPr>
    </w:p>
    <w:p w14:paraId="7DC181FC" w14:textId="77777777" w:rsidR="00F87D8A" w:rsidRPr="00F87D8A" w:rsidRDefault="00F87D8A" w:rsidP="00420FB1">
      <w:pPr>
        <w:pStyle w:val="Heading2"/>
        <w:jc w:val="both"/>
        <w:rPr>
          <w:color w:val="auto"/>
          <w:sz w:val="28"/>
        </w:rPr>
      </w:pPr>
      <w:bookmarkStart w:id="1" w:name="_Toc480782225"/>
      <w:r w:rsidRPr="00F87D8A">
        <w:rPr>
          <w:color w:val="auto"/>
          <w:sz w:val="28"/>
        </w:rPr>
        <w:t>1.1</w:t>
      </w:r>
      <w:r>
        <w:rPr>
          <w:color w:val="auto"/>
          <w:sz w:val="28"/>
        </w:rPr>
        <w:t xml:space="preserve"> </w:t>
      </w:r>
      <w:r w:rsidR="0047715F">
        <w:rPr>
          <w:color w:val="auto"/>
          <w:sz w:val="28"/>
        </w:rPr>
        <w:t>The benefits</w:t>
      </w:r>
      <w:r w:rsidRPr="00F87D8A">
        <w:rPr>
          <w:color w:val="auto"/>
          <w:sz w:val="28"/>
        </w:rPr>
        <w:t xml:space="preserve"> of</w:t>
      </w:r>
      <w:r w:rsidR="0047715F">
        <w:rPr>
          <w:color w:val="auto"/>
          <w:sz w:val="28"/>
        </w:rPr>
        <w:t xml:space="preserve"> combining</w:t>
      </w:r>
      <w:r w:rsidRPr="00F87D8A">
        <w:rPr>
          <w:color w:val="auto"/>
          <w:sz w:val="28"/>
        </w:rPr>
        <w:t xml:space="preserve"> EEG and fMRI</w:t>
      </w:r>
      <w:bookmarkEnd w:id="1"/>
    </w:p>
    <w:p w14:paraId="03A489FA" w14:textId="77777777" w:rsidR="00F87D8A" w:rsidRPr="00F87D8A" w:rsidRDefault="00F87D8A" w:rsidP="00420FB1">
      <w:pPr>
        <w:jc w:val="both"/>
      </w:pPr>
    </w:p>
    <w:p w14:paraId="5A4DDED0" w14:textId="77777777" w:rsidR="00125D1D" w:rsidRDefault="007C75D0" w:rsidP="00420FB1">
      <w:pPr>
        <w:spacing w:after="0" w:line="360" w:lineRule="auto"/>
        <w:ind w:firstLine="425"/>
        <w:jc w:val="both"/>
        <w:rPr>
          <w:sz w:val="24"/>
        </w:rPr>
      </w:pPr>
      <w:r>
        <w:rPr>
          <w:sz w:val="24"/>
        </w:rPr>
        <w:t>Neuronal</w:t>
      </w:r>
      <w:r w:rsidR="00417400">
        <w:rPr>
          <w:sz w:val="24"/>
        </w:rPr>
        <w:t xml:space="preserve"> </w:t>
      </w:r>
      <w:r w:rsidR="00DD5216">
        <w:rPr>
          <w:sz w:val="24"/>
        </w:rPr>
        <w:t>activity</w:t>
      </w:r>
      <w:r w:rsidR="00305C64">
        <w:rPr>
          <w:sz w:val="24"/>
        </w:rPr>
        <w:t xml:space="preserve"> of cognitive</w:t>
      </w:r>
      <w:r w:rsidR="00996956">
        <w:rPr>
          <w:sz w:val="24"/>
        </w:rPr>
        <w:t xml:space="preserve"> or affective</w:t>
      </w:r>
      <w:r w:rsidR="00305C64">
        <w:rPr>
          <w:sz w:val="24"/>
        </w:rPr>
        <w:t xml:space="preserve"> </w:t>
      </w:r>
      <w:r w:rsidR="00996956">
        <w:rPr>
          <w:sz w:val="24"/>
        </w:rPr>
        <w:t>processes</w:t>
      </w:r>
      <w:r w:rsidR="00DD5216">
        <w:rPr>
          <w:sz w:val="24"/>
        </w:rPr>
        <w:t xml:space="preserve"> can be studied </w:t>
      </w:r>
      <w:r>
        <w:rPr>
          <w:sz w:val="24"/>
        </w:rPr>
        <w:t>from a large</w:t>
      </w:r>
      <w:r w:rsidR="00DD5216">
        <w:rPr>
          <w:sz w:val="24"/>
        </w:rPr>
        <w:t xml:space="preserve"> variety of measures</w:t>
      </w:r>
      <w:r w:rsidR="00481C84">
        <w:rPr>
          <w:sz w:val="24"/>
        </w:rPr>
        <w:t>, thereby</w:t>
      </w:r>
      <w:r>
        <w:rPr>
          <w:sz w:val="24"/>
        </w:rPr>
        <w:t xml:space="preserve"> revealing unique perspectives on </w:t>
      </w:r>
      <w:r w:rsidR="00481C84">
        <w:rPr>
          <w:sz w:val="24"/>
        </w:rPr>
        <w:t>brain</w:t>
      </w:r>
      <w:r>
        <w:rPr>
          <w:sz w:val="24"/>
        </w:rPr>
        <w:t xml:space="preserve"> activation</w:t>
      </w:r>
      <w:r w:rsidR="00DD5216">
        <w:rPr>
          <w:sz w:val="24"/>
        </w:rPr>
        <w:t>.</w:t>
      </w:r>
    </w:p>
    <w:p w14:paraId="7869A4BB" w14:textId="77777777" w:rsidR="00993314" w:rsidRDefault="00305C64" w:rsidP="00420FB1">
      <w:pPr>
        <w:spacing w:after="0" w:line="360" w:lineRule="auto"/>
        <w:ind w:firstLine="425"/>
        <w:jc w:val="both"/>
        <w:rPr>
          <w:sz w:val="24"/>
        </w:rPr>
      </w:pPr>
      <w:r>
        <w:rPr>
          <w:sz w:val="24"/>
        </w:rPr>
        <w:t>E</w:t>
      </w:r>
      <w:r w:rsidRPr="00305C64">
        <w:rPr>
          <w:sz w:val="24"/>
        </w:rPr>
        <w:t>lectroencephalography</w:t>
      </w:r>
      <w:r>
        <w:rPr>
          <w:sz w:val="24"/>
        </w:rPr>
        <w:t xml:space="preserve"> (EEG) mainly reflects the summation of postsynaptic potentials</w:t>
      </w:r>
      <w:r w:rsidR="007C75D0">
        <w:rPr>
          <w:sz w:val="24"/>
        </w:rPr>
        <w:t xml:space="preserve"> in </w:t>
      </w:r>
      <w:r w:rsidR="00C02001">
        <w:rPr>
          <w:sz w:val="24"/>
        </w:rPr>
        <w:t>pyramid cell</w:t>
      </w:r>
      <w:r w:rsidR="00112FC0">
        <w:rPr>
          <w:sz w:val="24"/>
        </w:rPr>
        <w:t>s</w:t>
      </w:r>
      <w:r w:rsidR="00125D1D">
        <w:rPr>
          <w:sz w:val="24"/>
        </w:rPr>
        <w:t xml:space="preserve"> with a similar orientation</w:t>
      </w:r>
      <w:r>
        <w:rPr>
          <w:sz w:val="24"/>
        </w:rPr>
        <w:t xml:space="preserve"> </w:t>
      </w:r>
      <w:r w:rsidR="007C75D0">
        <w:rPr>
          <w:sz w:val="24"/>
        </w:rPr>
        <w:t xml:space="preserve">at a cortical level </w:t>
      </w:r>
      <w:r w:rsidR="007C75D0">
        <w:rPr>
          <w:sz w:val="24"/>
        </w:rPr>
        <w:fldChar w:fldCharType="begin" w:fldLock="1"/>
      </w:r>
      <w:r w:rsidR="00993314">
        <w:rPr>
          <w:sz w:val="24"/>
        </w:rPr>
        <w:instrText>ADDIN CSL_CITATION { "citationItems" : [ { "id" : "ITEM-1", "itemData" : { "author" : [ { "dropping-particle" : "", "family" : "Luck", "given" : "SJ", "non-dropping-particle" : "", "parse-names" : false, "suffix" : "" } ], "container-title" : "Cambridge, Ma", "id" : "ITEM-1", "issued" : { "date-parts" : [ [ "2005" ] ] }, "title" : "An introduction to the event-related potential technique MIT press", "type" : "article-journal" }, "uris" : [ "http://www.mendeley.com/documents/?uuid=b5653967-a7b5-3e08-ae2d-3244e22cd80b" ] } ], "mendeley" : { "formattedCitation" : "(Luck, 2005)", "plainTextFormattedCitation" : "(Luck, 2005)", "previouslyFormattedCitation" : "(Luck, 2005)" }, "properties" : {  }, "schema" : "https://github.com/citation-style-language/schema/raw/master/csl-citation.json" }</w:instrText>
      </w:r>
      <w:r w:rsidR="007C75D0">
        <w:rPr>
          <w:sz w:val="24"/>
        </w:rPr>
        <w:fldChar w:fldCharType="separate"/>
      </w:r>
      <w:r w:rsidR="007C75D0" w:rsidRPr="007C75D0">
        <w:rPr>
          <w:noProof/>
          <w:sz w:val="24"/>
        </w:rPr>
        <w:t>(Luck, 2005)</w:t>
      </w:r>
      <w:r w:rsidR="007C75D0">
        <w:rPr>
          <w:sz w:val="24"/>
        </w:rPr>
        <w:fldChar w:fldCharType="end"/>
      </w:r>
      <w:r w:rsidR="007C75D0">
        <w:rPr>
          <w:sz w:val="24"/>
        </w:rPr>
        <w:t xml:space="preserve">. </w:t>
      </w:r>
      <w:r w:rsidR="00125D1D">
        <w:rPr>
          <w:sz w:val="24"/>
        </w:rPr>
        <w:t>Through sufficient coverage of the head surface with electrodes, synchronised activity of</w:t>
      </w:r>
      <w:r w:rsidR="00120D6B">
        <w:rPr>
          <w:sz w:val="24"/>
        </w:rPr>
        <w:t xml:space="preserve"> these</w:t>
      </w:r>
      <w:r w:rsidR="00125D1D">
        <w:rPr>
          <w:sz w:val="24"/>
        </w:rPr>
        <w:t xml:space="preserve"> cells can be recorded at a high temporal resolution. Due to </w:t>
      </w:r>
      <w:r w:rsidR="00112FC0">
        <w:rPr>
          <w:sz w:val="24"/>
        </w:rPr>
        <w:t>this capacity of</w:t>
      </w:r>
      <w:r w:rsidR="00481C84">
        <w:rPr>
          <w:sz w:val="24"/>
        </w:rPr>
        <w:t xml:space="preserve"> observing</w:t>
      </w:r>
      <w:r w:rsidR="00993314">
        <w:rPr>
          <w:sz w:val="24"/>
        </w:rPr>
        <w:t xml:space="preserve"> changes</w:t>
      </w:r>
      <w:r w:rsidR="007E7387">
        <w:rPr>
          <w:sz w:val="24"/>
        </w:rPr>
        <w:t xml:space="preserve"> on a scale of milliseconds</w:t>
      </w:r>
      <w:r w:rsidR="00125D1D">
        <w:rPr>
          <w:sz w:val="24"/>
        </w:rPr>
        <w:t xml:space="preserve">, EEG is often chosen as </w:t>
      </w:r>
      <w:r w:rsidR="00C02001">
        <w:rPr>
          <w:sz w:val="24"/>
        </w:rPr>
        <w:t xml:space="preserve">a direct link to cortical activity. However, EEG is recorded at a relatively large distance from the cells and considerable portions of the original activity spikes fall off outside a 50 </w:t>
      </w:r>
      <w:r w:rsidR="00C02001">
        <w:rPr>
          <w:rFonts w:cstheme="minorHAnsi"/>
          <w:sz w:val="24"/>
        </w:rPr>
        <w:t>µ</w:t>
      </w:r>
      <w:r w:rsidR="00C02001">
        <w:rPr>
          <w:sz w:val="24"/>
        </w:rPr>
        <w:t xml:space="preserve">m radius </w:t>
      </w:r>
      <w:r w:rsidR="00C02001">
        <w:rPr>
          <w:sz w:val="24"/>
        </w:rPr>
        <w:fldChar w:fldCharType="begin" w:fldLock="1"/>
      </w:r>
      <w:r w:rsidR="00993314">
        <w:rPr>
          <w:sz w:val="24"/>
        </w:rPr>
        <w:instrText>ADDIN CSL_CITATION { "citationItems" : [ { "id" : "ITEM-1", "itemData" : { "author" : [ { "dropping-particle" : "", "family" : "Henze", "given" : "DA", "non-dropping-particle" : "", "parse-names" : false, "suffix" : "" }, { "dropping-particle" : "", "family" : "Borhegyi", "given" : "Z", "non-dropping-particle" : "", "parse-names" : false, "suffix" : "" }, { "dropping-particle" : "", "family" : "Csicsvari", "given" : "J", "non-dropping-particle" : "", "parse-names" : false, "suffix" : "" } ], "container-title" : "Journal of", "id" : "ITEM-1", "issued" : { "date-parts" : [ [ "2000" ] ] }, "title" : "Intracellular features predicted by extracellular recordings in the hippocampus in vivo", "type" : "article-journal" }, "uris" : [ "http://www.mendeley.com/documents/?uuid=31101b65-1af5-386e-9849-c0a68047f3cb" ] } ], "mendeley" : { "formattedCitation" : "(Henze, Borhegyi, &amp; Csicsvari, 2000)", "plainTextFormattedCitation" : "(Henze, Borhegyi, &amp; Csicsvari, 2000)", "previouslyFormattedCitation" : "(Henze, Borhegyi, &amp; Csicsvari, 2000)" }, "properties" : {  }, "schema" : "https://github.com/citation-style-language/schema/raw/master/csl-citation.json" }</w:instrText>
      </w:r>
      <w:r w:rsidR="00C02001">
        <w:rPr>
          <w:sz w:val="24"/>
        </w:rPr>
        <w:fldChar w:fldCharType="separate"/>
      </w:r>
      <w:r w:rsidR="00C02001" w:rsidRPr="00C02001">
        <w:rPr>
          <w:noProof/>
          <w:sz w:val="24"/>
        </w:rPr>
        <w:t>(Henze, Borhegyi, &amp; Csicsvari, 2000)</w:t>
      </w:r>
      <w:r w:rsidR="00C02001">
        <w:rPr>
          <w:sz w:val="24"/>
        </w:rPr>
        <w:fldChar w:fldCharType="end"/>
      </w:r>
      <w:r w:rsidR="00C02001">
        <w:rPr>
          <w:sz w:val="24"/>
        </w:rPr>
        <w:t>. In addition, shorter spike duration</w:t>
      </w:r>
      <w:r w:rsidR="00120D6B">
        <w:rPr>
          <w:sz w:val="24"/>
        </w:rPr>
        <w:t>s with high-frequency oscillations far above 200 Hz</w:t>
      </w:r>
      <w:r w:rsidR="00C02001">
        <w:rPr>
          <w:sz w:val="24"/>
        </w:rPr>
        <w:t xml:space="preserve"> decrease the odds of spike summation</w:t>
      </w:r>
      <w:r w:rsidR="00120D6B">
        <w:rPr>
          <w:sz w:val="24"/>
        </w:rPr>
        <w:t>. Therefore,</w:t>
      </w:r>
      <w:r w:rsidR="003E2ACC">
        <w:rPr>
          <w:sz w:val="24"/>
        </w:rPr>
        <w:t xml:space="preserve"> the skull prevents higher frequency signals from affecting the EEG and</w:t>
      </w:r>
      <w:r w:rsidR="00120D6B">
        <w:rPr>
          <w:sz w:val="24"/>
        </w:rPr>
        <w:t xml:space="preserve"> the recorded </w:t>
      </w:r>
      <w:r w:rsidR="003E2ACC">
        <w:rPr>
          <w:sz w:val="24"/>
        </w:rPr>
        <w:t>signal</w:t>
      </w:r>
      <w:r w:rsidR="007E7387">
        <w:rPr>
          <w:sz w:val="24"/>
        </w:rPr>
        <w:t xml:space="preserve"> predominantly</w:t>
      </w:r>
      <w:r w:rsidR="00120D6B">
        <w:rPr>
          <w:sz w:val="24"/>
        </w:rPr>
        <w:t xml:space="preserve"> consists of slower Local Field Potentials (LFP). </w:t>
      </w:r>
    </w:p>
    <w:p w14:paraId="07E18B9B" w14:textId="77777777" w:rsidR="004F4EE9" w:rsidRDefault="00120D6B" w:rsidP="00420FB1">
      <w:pPr>
        <w:spacing w:after="0" w:line="360" w:lineRule="auto"/>
        <w:ind w:firstLine="425"/>
        <w:jc w:val="both"/>
        <w:rPr>
          <w:sz w:val="24"/>
        </w:rPr>
      </w:pPr>
      <w:r>
        <w:rPr>
          <w:sz w:val="24"/>
        </w:rPr>
        <w:t xml:space="preserve">Compared to action potentials </w:t>
      </w:r>
      <w:r w:rsidR="00481C84">
        <w:rPr>
          <w:sz w:val="24"/>
        </w:rPr>
        <w:t xml:space="preserve">of single cells </w:t>
      </w:r>
      <w:r>
        <w:rPr>
          <w:sz w:val="24"/>
        </w:rPr>
        <w:t xml:space="preserve">and </w:t>
      </w:r>
      <w:r w:rsidR="00481C84">
        <w:rPr>
          <w:sz w:val="24"/>
        </w:rPr>
        <w:t>multi-unit activity (MUA)</w:t>
      </w:r>
      <w:r>
        <w:rPr>
          <w:sz w:val="24"/>
        </w:rPr>
        <w:t xml:space="preserve">, LFP are bound to temporal and spatial summation. For this reason, EEG only represents </w:t>
      </w:r>
      <w:r w:rsidR="00112FC0">
        <w:rPr>
          <w:sz w:val="24"/>
        </w:rPr>
        <w:t>the summation of</w:t>
      </w:r>
      <w:r w:rsidR="0056432B">
        <w:rPr>
          <w:sz w:val="24"/>
        </w:rPr>
        <w:t xml:space="preserve"> surface potentials. Furthermore, despite advances </w:t>
      </w:r>
      <w:r w:rsidR="00481C84">
        <w:rPr>
          <w:sz w:val="24"/>
        </w:rPr>
        <w:t xml:space="preserve">in </w:t>
      </w:r>
      <w:r w:rsidR="00B80B90">
        <w:rPr>
          <w:sz w:val="24"/>
        </w:rPr>
        <w:t>signal</w:t>
      </w:r>
      <w:r w:rsidR="0056432B">
        <w:rPr>
          <w:sz w:val="24"/>
        </w:rPr>
        <w:t xml:space="preserve"> source estimation</w:t>
      </w:r>
      <w:r w:rsidR="00481C84">
        <w:rPr>
          <w:sz w:val="24"/>
        </w:rPr>
        <w:t xml:space="preserve"> </w:t>
      </w:r>
      <w:r w:rsidR="00481C84">
        <w:rPr>
          <w:sz w:val="24"/>
        </w:rPr>
        <w:fldChar w:fldCharType="begin" w:fldLock="1"/>
      </w:r>
      <w:r w:rsidR="00993314">
        <w:rPr>
          <w:sz w:val="24"/>
        </w:rPr>
        <w:instrText>ADDIN CSL_CITATION { "citationItems" : [ { "id" : "ITEM-1", "itemData" : { "DOI" : "10.1002/hbm.21098", "ISBN" : "1097-0193 (Electronic)\\r1065-9471 (Linking)", "ISSN" : "10659471", "PMID" : "20814964", "abstract" : "The brain exhibits temporally coherent networks (TCNs) involving numerous cortical and sub-cortical regions both during the rest state and during the performance of cognitive tasks. TCNs represent the interactions between different brain areas, and understanding such networks may facilitate electroencephalography (EEG) source estimation. We propose a new method for examining TCNs using scalp EEG in conjunction with data obtained by functional magnetic resonance imaging (fMRI). In this approach, termed NEtwork based SOurce Imaging (NESOI), multiple TCNs derived from fMRI with independent component analysis (ICA) are used as the covariance priors of the EEG source reconstruction using Parametric Empirical Bayesian (PEB). In contrast to previous applications of PEB in EEG source imaging with smoothness or sparseness priors, TCNs play a fundamental role among the priors used by NESOI. NESOI achieves an efficient integration of the high temporal resolution EEG and TCN derived from the high spatial resolution fMRI. Using synthetic and real data, we directly compared the performance of NESOI with other distributed source inversion methods, with and without the use of fMRI priors. Our results indicated that NESOI is a potentially useful approach for EEG source imaging.", "author" : [ { "dropping-particle" : "", "family" : "Lei", "given" : "Xu", "non-dropping-particle" : "", "parse-names" : false, "suffix" : "" }, { "dropping-particle" : "", "family" : "Xu", "given" : "Peng", "non-dropping-particle" : "", "parse-names" : false, "suffix" : "" }, { "dropping-particle" : "", "family" : "Luo", "given" : "Cheng", "non-dropping-particle" : "", "parse-names" : false, "suffix" : "" }, { "dropping-particle" : "", "family" : "Zhao", "given" : "Jinping", "non-dropping-particle" : "", "parse-names" : false, "suffix" : "" }, { "dropping-particle" : "", "family" : "Zhou", "given" : "Dong", "non-dropping-particle" : "", "parse-names" : false, "suffix" : "" }, { "dropping-particle" : "", "family" : "Yao", "given" : "Dezhong", "non-dropping-particle" : "", "parse-names" : false, "suffix" : "" } ], "container-title" : "Human Brain Mapping", "id" : "ITEM-1", "issue" : "7", "issued" : { "date-parts" : [ [ "2011" ] ] }, "page" : "1141-1160", "title" : "fMRI functional networks for EEG source imaging", "type" : "article-journal", "volume" : "32" }, "uris" : [ "http://www.mendeley.com/documents/?uuid=8b85f9cf-1005-3cd7-bad1-e16e61672e48" ] } ], "mendeley" : { "formattedCitation" : "(Lei et al., 2011)", "manualFormatting" : "(e.g. Lei et al., 2011)", "plainTextFormattedCitation" : "(Lei et al., 2011)", "previouslyFormattedCitation" : "(Lei et al., 2011)" }, "properties" : {  }, "schema" : "https://github.com/citation-style-language/schema/raw/master/csl-citation.json" }</w:instrText>
      </w:r>
      <w:r w:rsidR="00481C84">
        <w:rPr>
          <w:sz w:val="24"/>
        </w:rPr>
        <w:fldChar w:fldCharType="separate"/>
      </w:r>
      <w:r w:rsidR="00481C84" w:rsidRPr="00481C84">
        <w:rPr>
          <w:noProof/>
          <w:sz w:val="24"/>
        </w:rPr>
        <w:t>(</w:t>
      </w:r>
      <w:r w:rsidR="00481C84">
        <w:rPr>
          <w:noProof/>
          <w:sz w:val="24"/>
        </w:rPr>
        <w:t xml:space="preserve">e.g. </w:t>
      </w:r>
      <w:r w:rsidR="00481C84" w:rsidRPr="00481C84">
        <w:rPr>
          <w:noProof/>
          <w:sz w:val="24"/>
        </w:rPr>
        <w:t>Lei et al., 2011)</w:t>
      </w:r>
      <w:r w:rsidR="00481C84">
        <w:rPr>
          <w:sz w:val="24"/>
        </w:rPr>
        <w:fldChar w:fldCharType="end"/>
      </w:r>
      <w:r w:rsidR="0056432B">
        <w:rPr>
          <w:sz w:val="24"/>
        </w:rPr>
        <w:t>, its spatial resolution is severely limited.</w:t>
      </w:r>
      <w:r w:rsidR="00993314">
        <w:rPr>
          <w:sz w:val="24"/>
        </w:rPr>
        <w:t xml:space="preserve"> The inability to pinpoint neuronal sources and to reconstruct the</w:t>
      </w:r>
      <w:r w:rsidR="00D4293A">
        <w:rPr>
          <w:sz w:val="24"/>
        </w:rPr>
        <w:t xml:space="preserve"> original</w:t>
      </w:r>
      <w:r w:rsidR="00993314">
        <w:rPr>
          <w:sz w:val="24"/>
        </w:rPr>
        <w:t xml:space="preserve"> flow of current of a given potential on the head surface is referred to as the inverse problem in the EEG literature </w:t>
      </w:r>
      <w:r w:rsidR="00993314">
        <w:rPr>
          <w:sz w:val="24"/>
        </w:rPr>
        <w:fldChar w:fldCharType="begin" w:fldLock="1"/>
      </w:r>
      <w:r w:rsidR="002462D4">
        <w:rPr>
          <w:sz w:val="24"/>
        </w:rPr>
        <w:instrText>ADDIN CSL_CITATION { "citationItems" : [ { "id" : "ITEM-1",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1", "issue" : "2", "issued" : { "date-parts" : [ [ "1998", "2", "1" ] ] }, "page" : "127-137", "publisher" : "Elsevier", "title" : "Trends in EEG source localization", "type" : "article-journal", "volume" : "106" }, "uris" : [ "http://www.mendeley.com/documents/?uuid=afd3908b-251d-30a8-a0fa-b4a899ed0f40" ] }, { "id" : "ITEM-2", "itemData" : { "author" : [ { "dropping-particle" : "", "family" : "Phillips", "given" : "Ch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2", "issue" : "1", "issued" : { "date-parts" : [ [ "2002" ] ] }, "page" : "287-301", "title" : "Systematic Regularization of Linear Inverse Solutions of the EEG Source Localization Problem", "type" : "article-journal", "volume" : "17" }, "uris" : [ "http://www.mendeley.com/documents/?uuid=4aae009e-a881-3e04-a8e5-fe6fd51e0a34" ] } ], "mendeley" : { "formattedCitation" : "(Koles, 1998; Christophe Phillips, Rugg, &amp; Friston, 2002)", "plainTextFormattedCitation" : "(Koles, 1998; Christophe Phillips, Rugg, &amp; Friston, 2002)", "previouslyFormattedCitation" : "(Koles, 1998; Phillips, Rugg, &amp; Friston, 2002)" }, "properties" : {  }, "schema" : "https://github.com/citation-style-language/schema/raw/master/csl-citation.json" }</w:instrText>
      </w:r>
      <w:r w:rsidR="00993314">
        <w:rPr>
          <w:sz w:val="24"/>
        </w:rPr>
        <w:fldChar w:fldCharType="separate"/>
      </w:r>
      <w:r w:rsidR="002462D4" w:rsidRPr="002462D4">
        <w:rPr>
          <w:noProof/>
          <w:sz w:val="24"/>
        </w:rPr>
        <w:t>(Koles, 1998; Christophe Phillips, Rugg, &amp; Friston, 2002)</w:t>
      </w:r>
      <w:r w:rsidR="00993314">
        <w:rPr>
          <w:sz w:val="24"/>
        </w:rPr>
        <w:fldChar w:fldCharType="end"/>
      </w:r>
      <w:r w:rsidR="00993314">
        <w:rPr>
          <w:sz w:val="24"/>
        </w:rPr>
        <w:t>.</w:t>
      </w:r>
      <w:r w:rsidR="00112FC0">
        <w:rPr>
          <w:sz w:val="24"/>
        </w:rPr>
        <w:t xml:space="preserve"> Source estimation analyses, as a tool of uncovering dipoles and brain areas most likely responsible for electric voltage fluctuation at the surface, </w:t>
      </w:r>
      <w:r w:rsidR="00AF0AE6">
        <w:rPr>
          <w:sz w:val="24"/>
        </w:rPr>
        <w:t xml:space="preserve">rely on several assumptions. </w:t>
      </w:r>
      <w:r w:rsidR="00CB2C47">
        <w:rPr>
          <w:sz w:val="24"/>
        </w:rPr>
        <w:t>These include largely homogenous electric conductivity and resistance throughout brain tissues, a mathematical approximation of the orientation and fluctuation of the current as wel</w:t>
      </w:r>
      <w:r w:rsidR="008976BF">
        <w:rPr>
          <w:sz w:val="24"/>
        </w:rPr>
        <w:t>l as a fixed template for the anatomical structure underlying these approximations</w:t>
      </w:r>
      <w:r w:rsidR="00D4293A">
        <w:rPr>
          <w:sz w:val="24"/>
        </w:rPr>
        <w:t xml:space="preserve"> </w:t>
      </w:r>
      <w:r w:rsidR="00D4293A">
        <w:rPr>
          <w:sz w:val="24"/>
        </w:rPr>
        <w:fldChar w:fldCharType="begin" w:fldLock="1"/>
      </w:r>
      <w:r w:rsidR="002462D4">
        <w:rPr>
          <w:sz w:val="24"/>
        </w:rPr>
        <w:instrText>ADDIN CSL_CITATION { "citationItems" : [ { "id" : "ITEM-1", "itemData" : { "DOI" : "10.1109/51.715495", "ISSN" : "07395175", "author" : [ { "dropping-particle" : "", "family" : "Cuffin", "given" : "B.N.", "non-dropping-particle" : "", "parse-names" : false, "suffix" : "" } ], "container-title" : "IEEE Engineering in Medicine and Biology Magazine", "id" : "ITEM-1", "issue" : "5", "issued" : { "date-parts" : [ [ "1998" ] ] }, "page" : "118-122", "title" : "EEG dipole source localization", "type" : "article-journal", "volume" : "17" }, "uris" : [ "http://www.mendeley.com/documents/?uuid=9d73461a-980f-315c-8b1a-2803145375a3" ] }, { "id" : "ITEM-2",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2", "issue" : "2", "issued" : { "date-parts" : [ [ "1998", "2", "1" ] ] }, "page" : "127-137", "publisher" : "Elsevier", "title" : "Trends in EEG source localization", "type" : "article-journal", "volume" : "106" }, "uris" : [ "http://www.mendeley.com/documents/?uuid=afd3908b-251d-30a8-a0fa-b4a899ed0f40" ] }, { "id" : "ITEM-3", "itemData" : { "DOI" : "10.1002/9780470511923.ch5", "ISBN" : "9780470511923", "author" : [ { "dropping-particle" : "", "family" : "Sanei", "given" : "Saeid", "non-dropping-particle" : "", "parse-names" : false, "suffix" : "" }, { "dropping-particle" : "", "family" : "Chambers", "given" : "J.A.", "non-dropping-particle" : "", "parse-names" : false, "suffix" : "" }, { "dropping-particle" : "", "family" : "Sanei", "given" : "Saeid", "non-dropping-particle" : "", "parse-names" : false, "suffix" : "" }, { "dropping-particle" : "", "family" : "Chambers", "given" : "J.A.", "non-dropping-particle" : "", "parse-names" : false, "suffix" : "" } ], "container-title" : "EEG Signal Processing", "id" : "ITEM-3", "issued" : { "date-parts" : [ [ "2013", "5", "28" ] ] }, "page" : "197-218", "publisher" : "John Wiley &amp; Sons Ltd,", "publisher-place" : "West Sussex, England", "title" : "EEG Source Localization", "type" : "chapter" }, "uris" : [ "http://www.mendeley.com/documents/?uuid=c709a6c9-6e1b-3dbc-b173-980ba67e51c0" ] }, { "id" : "ITEM-4", "itemData" : { "DOI" : "10.1088/0031-9155/49/2/010", "abstract" : "See, stats, and : https : // www . researchgate . net / publication / 8618977 An Dipole . Physics and : 327 - 343 Article DOI : 10 . 1088 / 0031 - 9155 / 49 / 2 / 010 : PubMed CITATIONS 49 READS 61 3 , including : Some : Localization Bin Durban 359 , 760 SEE All . The . Abstract In the present study , we investigate a new approach to electroencephalography (EEG) three - dimensional (3D) dipole source localization by using a non - recursive subspace algorithm called FINES . In estimating source dipole locations , the present approach employs projections onto a subspace spanned by a small set of particular vectors (FINES vector set) in the estimated noise - only subspace instead of the entire estimated noise - only subspace in the case of classic MUSIC . The subspace spanned by this vector set is , in the sense of principal angle , closest to the subspace spanned by the array manifold associated with a particular brain region . By incorporating knowledge of the array manifold in identifying FINES vector sets in the estimated noise - only subspace for different brain regions , the present approach is able to estimate sources with enhanced accuracy and spatial resolution , thus enhancing the capability of resolving closely spaced sources and reducing estimation errors . The present computer simulations show , in EEG 3D dipole source localization , that compared to classic MUSIC , FINES has (1) better resolvability of two closely spaced dipolar sources and (2) better estimation accuracy of source locations . In comparison with RAP - MUSIC , FINES ' performance is also better for the cases studied when the noise level is high and / or correlations among dipole sources exist .", "author" : [ { "dropping-particle" : "", "family" : "Xu", "given" : "Xiao-Liang", "non-dropping-particle" : "", "parse-names" : false, "suffix" : "" }, { "dropping-particle" : "", "family" : "Xu", "given" : "Bobby", "non-dropping-particle" : "", "parse-names" : false, "suffix" : "" }, { "dropping-particle" : "", "family" : "He", "given" : "Bin", "non-dropping-particle" : "", "parse-names" : false, "suffix" : "" } ], "container-title" : "Phys . Med . Biol", "id" : "ITEM-4", "issued" : { "date-parts" : [ [ "2004" ] ] }, "page" : "327-343", "title" : "An alternative subspace approach to EEG dipole source localization", "type" : "article-journal", "volume" : "49" }, "uris" : [ "http://www.mendeley.com/documents/?uuid=f52f54a2-03e4-367f-ad9c-5f130579f97c" ] } ], "mendeley" : { "formattedCitation" : "(Cuffin, 1998; Koles, 1998; Sanei, Chambers, Sanei, &amp; Chambers, 2013; Xu, Xu, &amp; He, 2004)", "plainTextFormattedCitation" : "(Cuffin, 1998; Koles, 1998; Sanei, Chambers, Sanei, &amp; Chambers, 2013; Xu, Xu, &amp; He, 2004)", "previouslyFormattedCitation" : "(Cuffin, 1998; Koles, 1998; Sanei, Chambers, Sanei, &amp; Chambers, 2013; Xu, Xu, &amp; He, 2004)" }, "properties" : {  }, "schema" : "https://github.com/citation-style-language/schema/raw/master/csl-citation.json" }</w:instrText>
      </w:r>
      <w:r w:rsidR="00D4293A">
        <w:rPr>
          <w:sz w:val="24"/>
        </w:rPr>
        <w:fldChar w:fldCharType="separate"/>
      </w:r>
      <w:r w:rsidR="00D4293A" w:rsidRPr="00D4293A">
        <w:rPr>
          <w:noProof/>
          <w:sz w:val="24"/>
        </w:rPr>
        <w:t>(Cuffin, 1998; Koles, 1998; Sanei, Chambers, Sanei, &amp; Chambers, 2013; Xu, Xu, &amp; He, 2004)</w:t>
      </w:r>
      <w:r w:rsidR="00D4293A">
        <w:rPr>
          <w:sz w:val="24"/>
        </w:rPr>
        <w:fldChar w:fldCharType="end"/>
      </w:r>
      <w:r w:rsidR="008976BF">
        <w:rPr>
          <w:sz w:val="24"/>
        </w:rPr>
        <w:t>. Whereas the la</w:t>
      </w:r>
      <w:r w:rsidR="007666B0">
        <w:rPr>
          <w:sz w:val="24"/>
        </w:rPr>
        <w:t xml:space="preserve">ck of knowledge on individual test subjects’ brains can be compensated by letting structural magnetic resonance imaging </w:t>
      </w:r>
      <w:r w:rsidR="007666B0">
        <w:rPr>
          <w:sz w:val="24"/>
        </w:rPr>
        <w:lastRenderedPageBreak/>
        <w:t>(</w:t>
      </w:r>
      <w:proofErr w:type="spellStart"/>
      <w:r w:rsidR="007666B0">
        <w:rPr>
          <w:sz w:val="24"/>
        </w:rPr>
        <w:t>sMRI</w:t>
      </w:r>
      <w:proofErr w:type="spellEnd"/>
      <w:r w:rsidR="007666B0">
        <w:rPr>
          <w:sz w:val="24"/>
        </w:rPr>
        <w:t>) informing source estimations</w:t>
      </w:r>
      <w:r w:rsidR="002462D4">
        <w:rPr>
          <w:sz w:val="24"/>
        </w:rPr>
        <w:t xml:space="preserve"> </w:t>
      </w:r>
      <w:r w:rsidR="002462D4">
        <w:rPr>
          <w:sz w:val="24"/>
        </w:rPr>
        <w:fldChar w:fldCharType="begin" w:fldLock="1"/>
      </w:r>
      <w:r w:rsidR="002462D4">
        <w:rPr>
          <w:sz w:val="24"/>
        </w:rPr>
        <w:instrText>ADDIN CSL_CITATION { "citationItems" : [ { "id" : "ITEM-1", "itemData" : { "author" : [ { "dropping-particle" : "", "family" : "Phillips", "given" : "C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1", "issue" : "3", "issued" : { "date-parts" : [ [ "2002" ] ] }, "page" : "678-695", "title" : "Anatomically Informed Basis Functions for EEG Source Localization: Combining Functional and Anatomical Constraints", "type" : "article-journal", "volume" : "16" }, "uris" : [ "http://www.mendeley.com/documents/?uuid=c54a6cd2-f15c-33b1-9f63-03509023e026" ] }, { "id" : "ITEM-2", "itemData" : { "DOI" : "10.1016/j.mri.2010.03.042", "ISSN" : "0730725X", "abstract" : "Electroencephalography (EEG) and functional magnetic resonance imaging (fMRI) are noninvasive neuroimaging tools which can be used to measure brain activity with excellent temporal and spatial resolution, respectively. By combining the neural and hemodynamic recordings from these modalities, we can gain better insight into how and where the brain processes complex stimuli, which may be especially useful in patients with different neural diseases. However, due to their vastly different spatial and temporal resolutions, the integration of EEG and fMRI recordings is not always straightforward. One fundamental obstacle has been that paradigms used for EEG experiments usually rely on event-related paradigms, while fMRI is not limited in this regard. Therefore, here we ask whether one can reliably localize stimulus-driven EEG activity using the continuously varying feature intensities occurring in natural movie stimuli presented over relatively long periods of time. Specifically, we asked whether stimulus-driven aspects in the EEG signal would be co-localized with the corresponding stimulus-driven BOLD signal during free viewing of a movie. Secondly, we wanted to integrate the EEG signal directly with the BOLD signal, by estimating the underlying impulse response function (IRF) that relates the BOLD signal to the underlying current density in the primary visual area (V1). We made sequential fMRI and 64-channel EEG recordings in seven subjects who passively watched 2-min-long segments of a James Bond movie. To analyze EEG data in this natural setting, we developed a method based on independent component analysis (ICA) to reject EEG artifacts due to blinks, subject movement, etc., in a way unbiased by human judgment. We then calculated the EEG source strength of this artifact-free data at each time point of the movie within the entire brain volume using low-resolution electromagnetic tomography (LORETA). This provided for every voxel in the brain (i.e., in 3D space) an estimate of the current density at every time point. We then carried out a correlation between the time series of visual contrast changes in the movie with that of EEG voxels. We found the most significant correlations in visual area V1, just as seen in previous fMRI studies (Bartels A, Zeki, S, Logothetis NK. Natural vision reveals regional specialization to local motion and to contrast-invariant, global flow in the human brain. Cereb Cortex 2008;18(3):705\u2013717), but on the time scale of millisec\u2026", "author" : [ { "dropping-particle" : "", "family" : "Whittingstall", "given" : "Kevin", "non-dropping-particle" : "", "parse-names" : false, "suffix" : "" }, { "dropping-particle" : "", "family" : "Bartels", "given" : "Andreas", "non-dropping-particle" : "", "parse-names" : false, "suffix" : "" }, { "dropping-particle" : "", "family" : "Singh", "given" : "Vanessa", "non-dropping-particle" : "", "parse-names" : false, "suffix" : "" }, { "dropping-particle" : "", "family" : "Kwon", "given" : "Soyoung", "non-dropping-particle" : "", "parse-names" : false, "suffix" : "" }, { "dropping-particle" : "", "family" : "Logothetis", "given" : "Nikos K.", "non-dropping-particle" : "", "parse-names" : false, "suffix" : "" } ], "container-title" : "Magnetic Resonance Imaging", "id" : "ITEM-2", "issue" : "8", "issued" : { "date-parts" : [ [ "2010" ] ] }, "page" : "1135-1142", "title" : "Integration of EEG source imaging and fMRI during continuous viewing of natural movies", "type" : "article-journal", "volume" : "28" }, "uris" : [ "http://www.mendeley.com/documents/?uuid=32c6ce41-9620-3d90-af23-e018f09a2e39" ] } ], "mendeley" : { "formattedCitation" : "(Cristophe Phillips, Rugg, &amp; Friston, 2002; Whittingstall, Bartels, Singh, Kwon, &amp; Logothetis, 2010)", "plainTextFormattedCitation" : "(Cristophe Phillips, Rugg, &amp; Friston, 2002; Whittingstall, Bartels, Singh, Kwon, &amp; Logothetis, 2010)" }, "properties" : {  }, "schema" : "https://github.com/citation-style-language/schema/raw/master/csl-citation.json" }</w:instrText>
      </w:r>
      <w:r w:rsidR="002462D4">
        <w:rPr>
          <w:sz w:val="24"/>
        </w:rPr>
        <w:fldChar w:fldCharType="separate"/>
      </w:r>
      <w:r w:rsidR="002462D4" w:rsidRPr="002462D4">
        <w:rPr>
          <w:noProof/>
          <w:sz w:val="24"/>
        </w:rPr>
        <w:t>(Cristophe Phillips, Rugg, &amp; Friston, 2002; Whittingstall, Bartels, Singh, Kwon, &amp; Logothetis, 2010)</w:t>
      </w:r>
      <w:r w:rsidR="002462D4">
        <w:rPr>
          <w:sz w:val="24"/>
        </w:rPr>
        <w:fldChar w:fldCharType="end"/>
      </w:r>
      <w:r w:rsidR="007666B0">
        <w:rPr>
          <w:sz w:val="24"/>
        </w:rPr>
        <w:t xml:space="preserve">, other assumptions remain unlikely to be met. </w:t>
      </w:r>
    </w:p>
    <w:p w14:paraId="72B55B8C" w14:textId="77777777" w:rsidR="0056432B" w:rsidRDefault="0056432B" w:rsidP="00420FB1">
      <w:pPr>
        <w:spacing w:after="0" w:line="360" w:lineRule="auto"/>
        <w:ind w:firstLine="425"/>
        <w:jc w:val="both"/>
        <w:rPr>
          <w:sz w:val="24"/>
        </w:rPr>
      </w:pPr>
      <w:r>
        <w:rPr>
          <w:sz w:val="24"/>
        </w:rPr>
        <w:t xml:space="preserve">While the electromagnetic fields measured in the EEG directly relate to neuronal activity, </w:t>
      </w:r>
      <w:r w:rsidR="004A5E56">
        <w:rPr>
          <w:sz w:val="24"/>
        </w:rPr>
        <w:t>MRI</w:t>
      </w:r>
      <w:r w:rsidR="00E00342">
        <w:rPr>
          <w:sz w:val="24"/>
        </w:rPr>
        <w:t xml:space="preserve"> </w:t>
      </w:r>
      <w:r w:rsidR="004A5E56">
        <w:rPr>
          <w:sz w:val="24"/>
        </w:rPr>
        <w:t xml:space="preserve">is </w:t>
      </w:r>
      <w:r w:rsidR="00E00342">
        <w:rPr>
          <w:sz w:val="24"/>
        </w:rPr>
        <w:t>taking advantage</w:t>
      </w:r>
      <w:r w:rsidR="004A5E56">
        <w:rPr>
          <w:sz w:val="24"/>
        </w:rPr>
        <w:t xml:space="preserve"> of differing </w:t>
      </w:r>
      <w:r w:rsidR="00E00342">
        <w:rPr>
          <w:sz w:val="24"/>
        </w:rPr>
        <w:t xml:space="preserve">magnetic properties of nuclei within </w:t>
      </w:r>
      <w:r w:rsidR="004A5E56">
        <w:rPr>
          <w:sz w:val="24"/>
        </w:rPr>
        <w:t>tissues of the human brain to produce images of different spatial resolutions. F</w:t>
      </w:r>
      <w:r w:rsidR="004A5E56" w:rsidRPr="0056432B">
        <w:rPr>
          <w:sz w:val="24"/>
        </w:rPr>
        <w:t>unctional magnetic resonance imaging (fMRI)</w:t>
      </w:r>
      <w:r w:rsidR="004A5E56">
        <w:rPr>
          <w:sz w:val="24"/>
        </w:rPr>
        <w:t xml:space="preserve"> for instance is based on blood oxygenation. By building a strong static magnetic field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sidR="004A5E56">
        <w:rPr>
          <w:rFonts w:eastAsiaTheme="minorEastAsia"/>
          <w:sz w:val="24"/>
        </w:rPr>
        <w:t xml:space="preserve">) during MRI measurements, the nuclei within atoms forming the observed tissue </w:t>
      </w:r>
      <w:r w:rsidR="007470F3">
        <w:rPr>
          <w:rFonts w:eastAsiaTheme="minorEastAsia"/>
          <w:sz w:val="24"/>
        </w:rPr>
        <w:t xml:space="preserve">adapt an orientation parallel or anti-parallel to the magnetic field. Through a head coil placed above the subject, a controlled manipulation of the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sidR="007470F3">
        <w:rPr>
          <w:rFonts w:eastAsiaTheme="minorEastAsia"/>
          <w:sz w:val="24"/>
        </w:rPr>
        <w:t xml:space="preserve"> field via radiofrequency </w:t>
      </w:r>
      <w:r w:rsidR="00F87E27">
        <w:rPr>
          <w:rFonts w:eastAsiaTheme="minorEastAsia"/>
          <w:sz w:val="24"/>
        </w:rPr>
        <w:t>pulses</w:t>
      </w:r>
      <w:r w:rsidR="007470F3">
        <w:rPr>
          <w:rFonts w:eastAsiaTheme="minorEastAsia"/>
          <w:sz w:val="24"/>
        </w:rPr>
        <w:t xml:space="preserve"> </w:t>
      </w:r>
      <w:r w:rsidR="00F87E27">
        <w:rPr>
          <w:rFonts w:eastAsiaTheme="minorEastAsia"/>
          <w:sz w:val="24"/>
        </w:rPr>
        <w:t>causes the nuclei to change their orientation and emit energy</w:t>
      </w:r>
      <w:r w:rsidR="007470F3">
        <w:rPr>
          <w:rFonts w:eastAsiaTheme="minorEastAsia"/>
          <w:sz w:val="24"/>
        </w:rPr>
        <w:t>.</w:t>
      </w:r>
      <w:r w:rsidR="00F87E27">
        <w:rPr>
          <w:rFonts w:eastAsiaTheme="minorEastAsia"/>
          <w:sz w:val="24"/>
        </w:rPr>
        <w:t xml:space="preserve"> The gradients forming a new magnetic field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1</m:t>
            </m:r>
          </m:sub>
        </m:sSub>
      </m:oMath>
      <w:r w:rsidR="00F87E27">
        <w:rPr>
          <w:rFonts w:eastAsiaTheme="minorEastAsia"/>
          <w:sz w:val="24"/>
        </w:rPr>
        <w:t>) enable the successive acquisition of slices, which taken together shape a 3D volume of the subject.</w:t>
      </w:r>
      <w:r w:rsidR="00F87E27">
        <w:rPr>
          <w:sz w:val="24"/>
        </w:rPr>
        <w:t xml:space="preserve"> </w:t>
      </w:r>
      <w:r w:rsidR="00F87E27">
        <w:rPr>
          <w:rFonts w:eastAsiaTheme="minorEastAsia"/>
          <w:sz w:val="24"/>
        </w:rPr>
        <w:t xml:space="preserve">Relating the amount of emission to a certain spatial point within the </w:t>
      </w:r>
      <m:oMath>
        <m:sSub>
          <m:sSubPr>
            <m:ctrlPr>
              <w:rPr>
                <w:rFonts w:ascii="Cambria Math" w:hAnsi="Cambria Math"/>
                <w:i/>
                <w:sz w:val="24"/>
              </w:rPr>
            </m:ctrlPr>
          </m:sSubPr>
          <m:e>
            <m:r>
              <w:rPr>
                <w:rFonts w:ascii="Cambria Math" w:hAnsi="Cambria Math"/>
                <w:sz w:val="24"/>
              </w:rPr>
              <m:t>B</m:t>
            </m:r>
          </m:e>
          <m:sub>
            <m:r>
              <w:rPr>
                <w:rFonts w:ascii="Cambria Math" w:hAnsi="Cambria Math"/>
                <w:sz w:val="24"/>
              </w:rPr>
              <m:t>0</m:t>
            </m:r>
          </m:sub>
        </m:sSub>
      </m:oMath>
      <w:r w:rsidR="00F87E27">
        <w:rPr>
          <w:rFonts w:eastAsiaTheme="minorEastAsia"/>
          <w:sz w:val="24"/>
        </w:rPr>
        <w:t xml:space="preserve"> field is a basic mechanism of all MRI techniques. In fMRI specifically the repeated assessment of haemoglobin in the brain and its location in the brain is used as an indicator of brain activation.</w:t>
      </w:r>
      <w:r w:rsidR="007470F3">
        <w:rPr>
          <w:rFonts w:eastAsiaTheme="minorEastAsia"/>
          <w:sz w:val="24"/>
        </w:rPr>
        <w:t xml:space="preserve"> </w:t>
      </w:r>
      <w:r>
        <w:rPr>
          <w:sz w:val="24"/>
        </w:rPr>
        <w:t xml:space="preserve">The hemodynamic signal </w:t>
      </w:r>
      <w:r w:rsidR="00481C84">
        <w:rPr>
          <w:sz w:val="24"/>
        </w:rPr>
        <w:t>assessed</w:t>
      </w:r>
      <w:r>
        <w:rPr>
          <w:sz w:val="24"/>
        </w:rPr>
        <w:t xml:space="preserve"> by fMRI </w:t>
      </w:r>
      <w:r w:rsidR="00AF2634">
        <w:rPr>
          <w:sz w:val="24"/>
        </w:rPr>
        <w:t>is linked to</w:t>
      </w:r>
      <w:r>
        <w:rPr>
          <w:sz w:val="24"/>
        </w:rPr>
        <w:t xml:space="preserve"> the oxygen consumption of neuron populations. </w:t>
      </w:r>
      <w:r w:rsidR="00F87E27">
        <w:rPr>
          <w:sz w:val="24"/>
        </w:rPr>
        <w:t>R</w:t>
      </w:r>
      <w:r>
        <w:rPr>
          <w:sz w:val="24"/>
        </w:rPr>
        <w:t xml:space="preserve">esults </w:t>
      </w:r>
      <w:r w:rsidR="00AF2634">
        <w:rPr>
          <w:sz w:val="24"/>
        </w:rPr>
        <w:t>show</w:t>
      </w:r>
      <w:r>
        <w:rPr>
          <w:sz w:val="24"/>
        </w:rPr>
        <w:t xml:space="preserve"> </w:t>
      </w:r>
      <w:r w:rsidR="00AF2634">
        <w:rPr>
          <w:sz w:val="24"/>
        </w:rPr>
        <w:t xml:space="preserve">the </w:t>
      </w:r>
      <w:r>
        <w:rPr>
          <w:sz w:val="24"/>
        </w:rPr>
        <w:t xml:space="preserve">flow </w:t>
      </w:r>
      <w:r w:rsidR="00AF2634">
        <w:rPr>
          <w:sz w:val="24"/>
        </w:rPr>
        <w:t>of oxygenated blood in accordance to the metabolic demands of brain regions</w:t>
      </w:r>
      <w:r w:rsidR="00481C84">
        <w:rPr>
          <w:sz w:val="24"/>
        </w:rPr>
        <w:t xml:space="preserve"> </w:t>
      </w:r>
      <w:r w:rsidR="00481C84">
        <w:rPr>
          <w:sz w:val="24"/>
        </w:rPr>
        <w:fldChar w:fldCharType="begin" w:fldLock="1"/>
      </w:r>
      <w:r w:rsidR="00993314">
        <w:rPr>
          <w:sz w:val="24"/>
        </w:rPr>
        <w:instrText>ADDIN CSL_CITATION { "citationItems" : [ { "id" : "ITEM-1", "itemData" : { "DOI" : "10.1146/annurev.physiol.66.082602.092845", "ISBN" : "0066-4278 (Print)\\r0066-4278 (Linking)", "ISSN" : "0066-4278", "PMID" : "14977420", "abstract" : "The development of functional magnetic resonance imaging (fMRI) has brought together a broad community of scientists interested in measuring the neural basis of the human mind. Because fMRI signals are an indirect measure of neural activity, interpreting these signals to make deductions about the nervous system requires some understanding of the signaling mechanisms. We describe our current understanding of the causal relationships between neural activity and the blood-oxygen-level-dependent (BOLD) signal, and we review how these analyses have challenged some basic assumptions that have guided neuroscience. We conclude with a discussion of how to use the BOLD signal to make inferences about the neural signal.", "author" : [ { "dropping-particle" : "", "family" : "Logothetis", "given" : "Nikos K", "non-dropping-particle" : "", "parse-names" : false, "suffix" : "" }, { "dropping-particle" : "", "family" : "Wandell", "given" : "Brian A", "non-dropping-particle" : "", "parse-names" : false, "suffix" : "" } ], "container-title" : "Annual review of physiology", "id" : "ITEM-1", "issued" : { "date-parts" : [ [ "2004" ] ] }, "page" : "735-769", "title" : "Interpreting the BOLD signal.", "type" : "article-journal", "volume" : "66" }, "uris" : [ "http://www.mendeley.com/documents/?uuid=919e7a7c-1fc8-34a9-9412-90200ee603a5" ] } ], "mendeley" : { "formattedCitation" : "(Logothetis &amp; Wandell, 2004)", "plainTextFormattedCitation" : "(Logothetis &amp; Wandell, 2004)", "previouslyFormattedCitation" : "(Logothetis &amp; Wandell, 2004)" }, "properties" : {  }, "schema" : "https://github.com/citation-style-language/schema/raw/master/csl-citation.json" }</w:instrText>
      </w:r>
      <w:r w:rsidR="00481C84">
        <w:rPr>
          <w:sz w:val="24"/>
        </w:rPr>
        <w:fldChar w:fldCharType="separate"/>
      </w:r>
      <w:r w:rsidR="00481C84" w:rsidRPr="00481C84">
        <w:rPr>
          <w:noProof/>
          <w:sz w:val="24"/>
        </w:rPr>
        <w:t>(Logothetis &amp; Wandell, 2004)</w:t>
      </w:r>
      <w:r w:rsidR="00481C84">
        <w:rPr>
          <w:sz w:val="24"/>
        </w:rPr>
        <w:fldChar w:fldCharType="end"/>
      </w:r>
      <w:r w:rsidR="00AF2634">
        <w:rPr>
          <w:sz w:val="24"/>
        </w:rPr>
        <w:t>.</w:t>
      </w:r>
      <w:r w:rsidR="00F87E27">
        <w:rPr>
          <w:sz w:val="24"/>
        </w:rPr>
        <w:t xml:space="preserve"> </w:t>
      </w:r>
      <w:r w:rsidR="00AF2634">
        <w:rPr>
          <w:sz w:val="24"/>
        </w:rPr>
        <w:t xml:space="preserve">For this reason, the signal used in fMRI contrasts is </w:t>
      </w:r>
      <w:r w:rsidR="007666B0">
        <w:rPr>
          <w:sz w:val="24"/>
        </w:rPr>
        <w:t>referred to as</w:t>
      </w:r>
      <w:r w:rsidR="00AF2634">
        <w:rPr>
          <w:sz w:val="24"/>
        </w:rPr>
        <w:t xml:space="preserve"> </w:t>
      </w:r>
      <w:r w:rsidR="00AF2634" w:rsidRPr="00AF2634">
        <w:rPr>
          <w:sz w:val="24"/>
        </w:rPr>
        <w:t>blood oxygenation level dependent</w:t>
      </w:r>
      <w:r w:rsidR="00AF2634">
        <w:rPr>
          <w:sz w:val="24"/>
        </w:rPr>
        <w:t xml:space="preserve"> (BOLD).</w:t>
      </w:r>
      <w:r w:rsidR="00F87E27" w:rsidRPr="00F87E27">
        <w:rPr>
          <w:sz w:val="24"/>
        </w:rPr>
        <w:t xml:space="preserve"> </w:t>
      </w:r>
      <w:r w:rsidR="00F87E27">
        <w:rPr>
          <w:sz w:val="24"/>
        </w:rPr>
        <w:t xml:space="preserve">With the idea in mind that brain regions supporting a cognitive process, consume more resources, such as oxygen, the BOLD is thought to </w:t>
      </w:r>
      <w:r w:rsidR="00F43DE0">
        <w:rPr>
          <w:sz w:val="24"/>
        </w:rPr>
        <w:t>vary in correspondence to increased</w:t>
      </w:r>
      <w:r w:rsidR="00F87E27">
        <w:rPr>
          <w:sz w:val="24"/>
        </w:rPr>
        <w:t xml:space="preserve"> </w:t>
      </w:r>
      <w:r w:rsidR="00F43DE0">
        <w:rPr>
          <w:sz w:val="24"/>
        </w:rPr>
        <w:t>synaptic current flow.</w:t>
      </w:r>
      <w:r w:rsidR="00AF2634">
        <w:rPr>
          <w:sz w:val="24"/>
        </w:rPr>
        <w:t xml:space="preserve"> </w:t>
      </w:r>
      <w:r w:rsidR="007E7387">
        <w:rPr>
          <w:sz w:val="24"/>
        </w:rPr>
        <w:t>Since the BOLD</w:t>
      </w:r>
      <w:r w:rsidR="00AD6DA1">
        <w:rPr>
          <w:sz w:val="24"/>
        </w:rPr>
        <w:t xml:space="preserve"> signal is a correlate of neuronal activity, it is regarded as an</w:t>
      </w:r>
      <w:r w:rsidR="007E7387">
        <w:rPr>
          <w:sz w:val="24"/>
        </w:rPr>
        <w:t xml:space="preserve"> indirect measure</w:t>
      </w:r>
      <w:r w:rsidR="00AD6DA1">
        <w:rPr>
          <w:sz w:val="24"/>
        </w:rPr>
        <w:t>. Plus,</w:t>
      </w:r>
      <w:r w:rsidR="007E7387">
        <w:rPr>
          <w:sz w:val="24"/>
        </w:rPr>
        <w:t xml:space="preserve"> it is confined to a low temporal resolution on a timescale of seconds. In return, functional BOLD contrasts offer a higher spatial resolution compared to other imaging methods, while still operating entirely non-invasively. As</w:t>
      </w:r>
      <w:r w:rsidR="0044064F">
        <w:rPr>
          <w:sz w:val="24"/>
        </w:rPr>
        <w:t xml:space="preserve"> such, </w:t>
      </w:r>
      <w:r w:rsidR="007E7387">
        <w:rPr>
          <w:sz w:val="24"/>
        </w:rPr>
        <w:t>MRI is a powerful method for studying the spatial dynamic</w:t>
      </w:r>
      <w:r w:rsidR="007666B0">
        <w:rPr>
          <w:sz w:val="24"/>
        </w:rPr>
        <w:t>s of brain activation</w:t>
      </w:r>
      <w:r w:rsidR="0044064F">
        <w:rPr>
          <w:sz w:val="24"/>
        </w:rPr>
        <w:t xml:space="preserve"> and</w:t>
      </w:r>
      <w:r w:rsidR="007666B0">
        <w:rPr>
          <w:sz w:val="24"/>
        </w:rPr>
        <w:t xml:space="preserve"> for</w:t>
      </w:r>
      <w:r w:rsidR="0044064F">
        <w:rPr>
          <w:sz w:val="24"/>
        </w:rPr>
        <w:t xml:space="preserve"> gaining anatomical information without harming patients or test subjects.</w:t>
      </w:r>
    </w:p>
    <w:p w14:paraId="32860A70" w14:textId="77777777" w:rsidR="00A47CE2" w:rsidRDefault="007666B0" w:rsidP="00382269">
      <w:pPr>
        <w:spacing w:after="0" w:line="360" w:lineRule="auto"/>
        <w:ind w:firstLine="425"/>
        <w:jc w:val="both"/>
        <w:rPr>
          <w:sz w:val="24"/>
        </w:rPr>
      </w:pPr>
      <w:r>
        <w:rPr>
          <w:sz w:val="24"/>
        </w:rPr>
        <w:t>Comparing</w:t>
      </w:r>
      <w:r w:rsidR="00FD2D22">
        <w:rPr>
          <w:sz w:val="24"/>
        </w:rPr>
        <w:t xml:space="preserve"> the two methods, it becomes apparent that EEG and fMRI complement each other</w:t>
      </w:r>
      <w:r w:rsidR="003E2ACC">
        <w:rPr>
          <w:sz w:val="24"/>
        </w:rPr>
        <w:t>. Together they combine next to ideal</w:t>
      </w:r>
      <w:r w:rsidR="00FD2D22">
        <w:rPr>
          <w:sz w:val="24"/>
        </w:rPr>
        <w:t xml:space="preserve"> temporal and spatial resolution</w:t>
      </w:r>
      <w:r w:rsidR="00F87D8A">
        <w:rPr>
          <w:sz w:val="24"/>
        </w:rPr>
        <w:t xml:space="preserve">s </w:t>
      </w:r>
      <w:r w:rsidR="00F87D8A">
        <w:rPr>
          <w:sz w:val="24"/>
        </w:rPr>
        <w:fldChar w:fldCharType="begin" w:fldLock="1"/>
      </w:r>
      <w:r w:rsidR="00993314">
        <w:rPr>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Debener, Ullsperger, Siegel, &amp; Engel, 2006)", "plainTextFormattedCitation" : "(Debener, Ullsperger, Siegel, &amp; Engel, 2006)", "previouslyFormattedCitation" : "(Debener, Ullsperger, Siegel, &amp; Engel, 2006)" }, "properties" : {  }, "schema" : "https://github.com/citation-style-language/schema/raw/master/csl-citation.json" }</w:instrText>
      </w:r>
      <w:r w:rsidR="00F87D8A">
        <w:rPr>
          <w:sz w:val="24"/>
        </w:rPr>
        <w:fldChar w:fldCharType="separate"/>
      </w:r>
      <w:r w:rsidR="00F87D8A" w:rsidRPr="00F87D8A">
        <w:rPr>
          <w:noProof/>
          <w:sz w:val="24"/>
        </w:rPr>
        <w:t>(Debener, Ullsperger, Siegel, &amp; Engel, 2006)</w:t>
      </w:r>
      <w:r w:rsidR="00F87D8A">
        <w:rPr>
          <w:sz w:val="24"/>
        </w:rPr>
        <w:fldChar w:fldCharType="end"/>
      </w:r>
      <w:r w:rsidR="00FD2D22">
        <w:rPr>
          <w:sz w:val="24"/>
        </w:rPr>
        <w:t>.</w:t>
      </w:r>
      <w:r w:rsidR="00AD6DA1">
        <w:rPr>
          <w:sz w:val="24"/>
        </w:rPr>
        <w:t xml:space="preserve"> Both measures require an in depth understanding about its signals’ physiological </w:t>
      </w:r>
      <w:r w:rsidR="00382269">
        <w:rPr>
          <w:sz w:val="24"/>
        </w:rPr>
        <w:t>properties</w:t>
      </w:r>
      <w:r w:rsidR="00AD6DA1">
        <w:rPr>
          <w:sz w:val="24"/>
        </w:rPr>
        <w:t xml:space="preserve"> in order to draw reasonable conclusions from experimental results about brain activity. Their respec</w:t>
      </w:r>
      <w:r>
        <w:rPr>
          <w:sz w:val="24"/>
        </w:rPr>
        <w:t>tive limitations often decrease the conclusion</w:t>
      </w:r>
      <w:r w:rsidR="00AD6DA1">
        <w:rPr>
          <w:sz w:val="24"/>
        </w:rPr>
        <w:t>s</w:t>
      </w:r>
      <w:r>
        <w:rPr>
          <w:sz w:val="24"/>
        </w:rPr>
        <w:t>’</w:t>
      </w:r>
      <w:r w:rsidR="00E00342">
        <w:rPr>
          <w:sz w:val="24"/>
        </w:rPr>
        <w:t xml:space="preserve"> validity.</w:t>
      </w:r>
      <w:r w:rsidR="00FD2D22">
        <w:rPr>
          <w:sz w:val="24"/>
        </w:rPr>
        <w:t xml:space="preserve"> </w:t>
      </w:r>
      <w:r w:rsidR="00A47CE2">
        <w:rPr>
          <w:sz w:val="24"/>
        </w:rPr>
        <w:t xml:space="preserve">Instead of relying on a selective view with a single method, </w:t>
      </w:r>
      <w:r w:rsidR="00A47CE2">
        <w:rPr>
          <w:sz w:val="24"/>
        </w:rPr>
        <w:lastRenderedPageBreak/>
        <w:t>simultaneous</w:t>
      </w:r>
      <w:r w:rsidR="000A0549">
        <w:rPr>
          <w:sz w:val="24"/>
        </w:rPr>
        <w:t xml:space="preserve"> or parallel recordings provide multifaceted</w:t>
      </w:r>
      <w:r w:rsidR="00A47CE2">
        <w:rPr>
          <w:sz w:val="24"/>
        </w:rPr>
        <w:t xml:space="preserve"> insight</w:t>
      </w:r>
      <w:r w:rsidR="000A0549">
        <w:rPr>
          <w:sz w:val="24"/>
        </w:rPr>
        <w:t>s</w:t>
      </w:r>
      <w:r w:rsidR="00A47CE2">
        <w:rPr>
          <w:sz w:val="24"/>
        </w:rPr>
        <w:t xml:space="preserve"> into brain activation.</w:t>
      </w:r>
      <w:r>
        <w:rPr>
          <w:sz w:val="24"/>
        </w:rPr>
        <w:t xml:space="preserve"> In principle, a setup for parallel EEG-fMRI experiments entails that subjects are tested</w:t>
      </w:r>
      <w:r w:rsidR="00382269">
        <w:rPr>
          <w:sz w:val="24"/>
        </w:rPr>
        <w:t xml:space="preserve"> at least twice using one for each method separately. This type of experiment</w:t>
      </w:r>
      <w:r>
        <w:rPr>
          <w:sz w:val="24"/>
        </w:rPr>
        <w:t xml:space="preserve"> </w:t>
      </w:r>
      <w:r w:rsidR="00382269">
        <w:rPr>
          <w:sz w:val="24"/>
        </w:rPr>
        <w:t>is</w:t>
      </w:r>
      <w:r>
        <w:rPr>
          <w:sz w:val="24"/>
        </w:rPr>
        <w:t xml:space="preserve"> easier to perform and ensure</w:t>
      </w:r>
      <w:r w:rsidR="00382269">
        <w:rPr>
          <w:sz w:val="24"/>
        </w:rPr>
        <w:t>s</w:t>
      </w:r>
      <w:r>
        <w:rPr>
          <w:sz w:val="24"/>
        </w:rPr>
        <w:t xml:space="preserve"> higher data quality.</w:t>
      </w:r>
      <w:r w:rsidR="00382269">
        <w:rPr>
          <w:sz w:val="24"/>
        </w:rPr>
        <w:t xml:space="preserve"> In short, due to the EEG measuring voltage changes sensitive to powerful magnetic fields as in the MRI and the MRI relying on relative homogeneity</w:t>
      </w:r>
      <w:r w:rsidR="00E00342">
        <w:rPr>
          <w:sz w:val="24"/>
        </w:rPr>
        <w:t xml:space="preserve"> of the magnetic field</w:t>
      </w:r>
      <w:r w:rsidR="00382269">
        <w:rPr>
          <w:sz w:val="24"/>
        </w:rPr>
        <w:t xml:space="preserve"> across time as well as the removal of all ferromagnetic and electrically conductive materials, the two methods in their basic configurations inflict measurement artefacts on each other</w:t>
      </w:r>
      <w:r w:rsidR="002B5764">
        <w:rPr>
          <w:sz w:val="24"/>
        </w:rPr>
        <w:t xml:space="preserve"> </w:t>
      </w:r>
      <w:r w:rsidR="002B5764">
        <w:rPr>
          <w:sz w:val="24"/>
        </w:rPr>
        <w:fldChar w:fldCharType="begin" w:fldLock="1"/>
      </w:r>
      <w:r w:rsidR="00993314">
        <w:rPr>
          <w:sz w:val="24"/>
        </w:rPr>
        <w:instrText xml:space="preserve">ADDIN CSL_CITATION { "citationItems" : [ { "id" : "ITEM-1", "itemData" : { "author" : [ { "dropping-particle" : "", "family" : "Allen", "given" : "PJ", "non-dropping-particle" : "", "parse-names" : false, "suffix" : "" }, { "dropping-particle" : "", "family" : "Josephs", "given" : "O", "non-dropping-particle" : "", "parse-names" : false, "suffix" : "" }, { "dropping-particle" : "", "family" : "Turner", "given" : "R", "non-dropping-particle" : "", "parse-names" : false, "suffix" : "" } ], "container-title" : "Neuroimage", "id" : "ITEM-1", "issued" : { "date-parts" : [ [ "2000" ] ] }, "title" : "A method for removing imaging artifact from continuous EEG recorded during functional MRI", "type" : "article-journal" }, "uris" : [ "http://www.mendeley.com/documents/?uuid=c752924d-57f3-3ca4-b60f-78edf3f30fa7" ] }, { "id" : "ITEM-2",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2", "issue" : "1", "issued" : { "date-parts" : [ [ "2014" ] ] }, "page" : "21-32", "title" : "Pulse Artifact Detection in Simultaneous EEG\u2013fMRI Recording Based on EEG Map Topography", "type" : "article-journal", "volume" : "28" }, "uris" : [ "http://www.mendeley.com/documents/?uuid=9d9643a1-65fa-41b5-8bd0-169fcf8808a6" ] }, { "id" : "ITEM-3", "itemData" : { "DOI" : "10.1016/S1388-2457(02)00383-8", "ISBN" : "1388-2457 (Print) 1388-2457 (Linking)", "ISSN" : "13882457", "PMID" : "12705438", "abstract" : "It is now possible to record the EEG continuously during fMRI studies. This is a very promising methodology that combines knowledge about neuronal activity and its metabolic response. The EEG recorded inside the fMRI scanner is, however, heavily contaminated by artifacts caused by the high intensity magnetic field and rapidly changing field gradients. Methods have been reported in the literature to reduce or eliminate these artifacts, in particular the ballistocardiogram and the artifact caused by currents induced by rapidly changing magnetic gradients. Nevertheless, recording the EEG simultaneously with fMRI remains an extremely delicate operation. In addition the use of artifact removal methods has only been reported by the laboratories in which they were developed. We report here the practical procedures we developed to reduce artifacts in a series of 10 epileptic patients, in the context of the visualization of epileptic spikes. We illustrate the effectiveness of methods designed to remove the scanning artifact and present new methods for removing the ballistocardiographic artifact. We present and evaluate techniques to obtain an EEG of good quality when performing simultaneous EEG and fMRI studies. \u00a9 2002 Elsevier Science Ireland Ltd. All rights reserved.", "author" : [ { "dropping-particle" : "", "family" : "B\u00e9nar", "given" : "Christian G.", "non-dropping-particle" : "", "parse-names" : false, "suffix" : "" }, { "dropping-particle" : "", "family" : "Aghakhani", "given" : "Yahya", "non-dropping-particle" : "", "parse-names" : false, "suffix" : "" }, { "dropping-particle" : "", "family" : "Wang", "given" : "Yunhua", "non-dropping-particle" : "", "parse-names" : false, "suffix" </w:instrText>
      </w:r>
      <w:r w:rsidR="00993314" w:rsidRPr="00993314">
        <w:rPr>
          <w:sz w:val="24"/>
          <w:lang w:val="de-DE"/>
        </w:rPr>
        <w:instrText>: "" }, { "dropping-particle" : "", "family" : "Izenberg", "given" : "Aaron", "non-dropping-particle" : "", "parse-names" : false, "suffix" : "" }, { "dropping-particle" : "", "family" : "Al-Asmi", "given" : "Abdullah", "non-dropping-particle" : "", "parse-names" : false, "suffix" : "" }, { "dropping-particle" : "", "family" : "Dubeau", "given" : "Fran\u00e7ois", "non-dropping-particle" : "", "parse-names" : false, "suffix" : "" }, { "dropping-particle" : "", "family" : "Gotman", "given" : "Jean", "non-dropping-particle" : "", "parse-names" : false, "suffix" : "" } ], "container-title" : "Clinical Neurophysiology", "id" : "ITEM-3", "issue" : "3", "issued" : { "date-parts" : [ [ "2003" ] ] }, "page" : "569-580", "title" : "Quality of EEG in simultaneous EEG-fMRI for epilepsy", "type" : "article-journal", "volume" : "114" }, "uris" : [ "http://www.mendeley.com/documents/?uuid=5045f42f-d427-3ca2-9f13-17ad62717557" ] } ], "mendeley" : { "formattedCitation" : "(Allen, Josephs, &amp; Turner, 2000; B\u00e9nar et al., 2003; Iannotti, Pittau, Michel, Vulliemoz, &amp; Grouiller, 2014)", "plainTextFormattedCitation" : "(Allen, Josephs, &amp; Turner, 2000; B\u00e9nar et al., 2003; Iannotti, Pittau, Michel, Vulliemoz, &amp; Grouiller, 2014)", "previouslyFormattedCitation" : "(Allen, Josephs, &amp; Turner, 2000; B\u00e9nar et al., 2003; Iannotti, Pittau, Michel, Vulliemoz, &amp; Grouiller, 2014)" }, "properties" : {  }, "schema" : "https://github.com/citation-style-language/schema/raw/master/csl-citation.json" }</w:instrText>
      </w:r>
      <w:r w:rsidR="002B5764">
        <w:rPr>
          <w:sz w:val="24"/>
        </w:rPr>
        <w:fldChar w:fldCharType="separate"/>
      </w:r>
      <w:r w:rsidR="00CF1C70" w:rsidRPr="00382269">
        <w:rPr>
          <w:noProof/>
          <w:sz w:val="24"/>
          <w:lang w:val="de-DE"/>
        </w:rPr>
        <w:t>(Allen, Josephs, &amp; Turner, 2000; Bénar et al., 2003; Iannotti, Pittau, Michel, Vulliemoz, &amp; Grouiller, 2014)</w:t>
      </w:r>
      <w:r w:rsidR="002B5764">
        <w:rPr>
          <w:sz w:val="24"/>
        </w:rPr>
        <w:fldChar w:fldCharType="end"/>
      </w:r>
      <w:r w:rsidR="00382269" w:rsidRPr="00382269">
        <w:rPr>
          <w:sz w:val="24"/>
          <w:lang w:val="de-DE"/>
        </w:rPr>
        <w:t xml:space="preserve">. </w:t>
      </w:r>
      <w:r w:rsidR="00382269" w:rsidRPr="00382269">
        <w:rPr>
          <w:sz w:val="24"/>
          <w:lang w:val="en-US"/>
        </w:rPr>
        <w:t>In spite of these</w:t>
      </w:r>
      <w:r w:rsidR="00A47CE2">
        <w:rPr>
          <w:sz w:val="24"/>
        </w:rPr>
        <w:t>, simultaneous recordings yield the greater po</w:t>
      </w:r>
      <w:r w:rsidR="00EB489F">
        <w:rPr>
          <w:sz w:val="24"/>
        </w:rPr>
        <w:t xml:space="preserve">tential. While free from </w:t>
      </w:r>
      <w:r w:rsidR="00382269">
        <w:rPr>
          <w:sz w:val="24"/>
        </w:rPr>
        <w:t>artefacts</w:t>
      </w:r>
      <w:r w:rsidR="00EB489F">
        <w:rPr>
          <w:sz w:val="24"/>
        </w:rPr>
        <w:t xml:space="preserve">, parallel recordings </w:t>
      </w:r>
      <w:r w:rsidR="00382269">
        <w:rPr>
          <w:sz w:val="24"/>
        </w:rPr>
        <w:t>do not</w:t>
      </w:r>
      <w:r w:rsidR="009C56B6">
        <w:rPr>
          <w:sz w:val="24"/>
        </w:rPr>
        <w:t xml:space="preserve"> represent identical psychological processes in test subjects</w:t>
      </w:r>
      <w:r w:rsidR="00382269">
        <w:rPr>
          <w:sz w:val="24"/>
        </w:rPr>
        <w:t>.</w:t>
      </w:r>
      <w:r w:rsidR="00FE0FB5">
        <w:rPr>
          <w:sz w:val="24"/>
        </w:rPr>
        <w:t xml:space="preserve"> No brain activation </w:t>
      </w:r>
      <w:r w:rsidR="00E00342">
        <w:rPr>
          <w:sz w:val="24"/>
        </w:rPr>
        <w:t>at</w:t>
      </w:r>
      <w:r w:rsidR="00FE0FB5">
        <w:rPr>
          <w:sz w:val="24"/>
        </w:rPr>
        <w:t xml:space="preserve"> a given time point in a given experiment can be perfectly replicated, due to the nature of individual cognitive processing.</w:t>
      </w:r>
      <w:r w:rsidR="00382269">
        <w:rPr>
          <w:sz w:val="24"/>
        </w:rPr>
        <w:t xml:space="preserve"> Even when performing identical experiments with the same experimental protocol, the timelines of signal changes in the two experiments eventually diverge.</w:t>
      </w:r>
      <w:r w:rsidR="00FE0FB5">
        <w:rPr>
          <w:sz w:val="24"/>
        </w:rPr>
        <w:t xml:space="preserve"> Thus, it is impossible to relate for instance single-trial EEG and MRI signals, since they were acquired </w:t>
      </w:r>
      <w:r w:rsidR="00821192">
        <w:rPr>
          <w:sz w:val="24"/>
        </w:rPr>
        <w:t>successively instead of concurrently.</w:t>
      </w:r>
      <w:r w:rsidR="009C56B6">
        <w:rPr>
          <w:sz w:val="24"/>
        </w:rPr>
        <w:t xml:space="preserve"> </w:t>
      </w:r>
      <w:r w:rsidR="00821192">
        <w:rPr>
          <w:sz w:val="24"/>
        </w:rPr>
        <w:t>O</w:t>
      </w:r>
      <w:r w:rsidR="009C56B6">
        <w:rPr>
          <w:sz w:val="24"/>
        </w:rPr>
        <w:t>ther problems, such as training effects, habituation or fatigue</w:t>
      </w:r>
      <w:r w:rsidR="00821192">
        <w:rPr>
          <w:sz w:val="24"/>
        </w:rPr>
        <w:t>, further add to the limitations of parallel recordings</w:t>
      </w:r>
      <w:r w:rsidR="009C56B6">
        <w:rPr>
          <w:sz w:val="24"/>
        </w:rPr>
        <w:t>.</w:t>
      </w:r>
    </w:p>
    <w:p w14:paraId="5B4B38D6" w14:textId="77777777" w:rsidR="00470B7E" w:rsidRDefault="00FD2D22" w:rsidP="00862A63">
      <w:pPr>
        <w:tabs>
          <w:tab w:val="left" w:pos="5812"/>
        </w:tabs>
        <w:spacing w:after="0" w:line="360" w:lineRule="auto"/>
        <w:ind w:firstLine="425"/>
        <w:jc w:val="both"/>
        <w:rPr>
          <w:sz w:val="24"/>
        </w:rPr>
      </w:pPr>
      <w:r>
        <w:rPr>
          <w:sz w:val="24"/>
        </w:rPr>
        <w:t>Perhaps even more notable</w:t>
      </w:r>
      <w:r w:rsidR="002B5764">
        <w:rPr>
          <w:sz w:val="24"/>
        </w:rPr>
        <w:t xml:space="preserve"> than the complementing spatial and temporal </w:t>
      </w:r>
      <w:r w:rsidR="00AD6DA1">
        <w:rPr>
          <w:sz w:val="24"/>
        </w:rPr>
        <w:t>resolutions</w:t>
      </w:r>
      <w:r w:rsidR="002B5764">
        <w:rPr>
          <w:sz w:val="24"/>
        </w:rPr>
        <w:t xml:space="preserve"> in combined EEG and fMRI is the benefit stemming from their</w:t>
      </w:r>
      <w:r w:rsidR="00FF4A54">
        <w:rPr>
          <w:sz w:val="24"/>
        </w:rPr>
        <w:t xml:space="preserve"> physiological relation. Variation in </w:t>
      </w:r>
      <w:r w:rsidR="00AD6DA1">
        <w:rPr>
          <w:sz w:val="24"/>
        </w:rPr>
        <w:t>LFP often bears</w:t>
      </w:r>
      <w:r>
        <w:rPr>
          <w:sz w:val="24"/>
        </w:rPr>
        <w:t xml:space="preserve"> more similarity to changes in BOLD than to recordings of single cell </w:t>
      </w:r>
      <w:r w:rsidR="00FF4A54">
        <w:rPr>
          <w:sz w:val="24"/>
        </w:rPr>
        <w:t>activity</w:t>
      </w:r>
      <w:r w:rsidR="00AD6DA1">
        <w:rPr>
          <w:sz w:val="24"/>
        </w:rPr>
        <w:t xml:space="preserve"> or MUA</w:t>
      </w:r>
      <w:r>
        <w:rPr>
          <w:sz w:val="24"/>
        </w:rPr>
        <w:t xml:space="preserve"> </w:t>
      </w:r>
      <w:r>
        <w:rPr>
          <w:sz w:val="24"/>
        </w:rPr>
        <w:fldChar w:fldCharType="begin" w:fldLock="1"/>
      </w:r>
      <w:r w:rsidR="00993314">
        <w:rPr>
          <w:sz w:val="24"/>
        </w:rPr>
        <w:instrText>ADDIN CSL_CITATION { "citationItems" : [ { "id" : "ITEM-1", "itemData" : { "DOI" : "10.1038/35084005", "ISBN" : "0028-0836 (Print)\\r0028-0836 (Linking)",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ikos K", "non-dropping-particle" : "", "parse-names" : false, "suffix" : "" }, { "dropping-particle" : "", "family" : "Pauls", "given" : "Jon", "non-dropping-particle" : "", "parse-names" : false, "suffix" : "" }, { "dropping-particle" : "", "family" : "Augath", "given" : "Mark", "non-dropping-particle" : "", "parse-names" : false, "suffix" : "" }, { "dropping-particle" : "", "family" : "Trinath", "given" : "Torsten", "non-dropping-particle" : "", "parse-names" : false, "suffix" : "" }, { "dropping-particle" : "", "family" : "Oeltermann", "given" : "Axel", "non-dropping-particle" : "", "parse-names" : false, "suffix" : "" } ], "container-title" : "Nature", "id" : "ITEM-1", "issue" : "6843", "issued" : { "date-parts" : [ [ "2001" ] ] }, "page" : "150-157", "title" : "Neurophysiological investigation of the basis of the fMRI signal", "type" : "article-journal", "volume" : "412" }, "uris" : [ "http://www.mendeley.com/documents/?uuid=9ff840bc-7b65-3c5d-ba24-a151fbcbdf81" ] } ], "mendeley" : { "formattedCitation" : "(Logothetis, Pauls, Augath, Trinath, &amp; Oeltermann, 2001)", "plainTextFormattedCitation" : "(Logothetis, Pauls, Augath, Trinath, &amp; Oeltermann, 2001)", "previouslyFormattedCitation" : "(Logothetis, Pauls, Augath, Trinath, &amp; Oeltermann, 2001)" }, "properties" : {  }, "schema" : "https://github.com/citation-style-language/schema/raw/master/csl-citation.json" }</w:instrText>
      </w:r>
      <w:r>
        <w:rPr>
          <w:sz w:val="24"/>
        </w:rPr>
        <w:fldChar w:fldCharType="separate"/>
      </w:r>
      <w:r w:rsidRPr="00FD2D22">
        <w:rPr>
          <w:noProof/>
          <w:sz w:val="24"/>
        </w:rPr>
        <w:t>(Logothetis, Pauls, Augath, Trinath, &amp; Oeltermann, 2001)</w:t>
      </w:r>
      <w:r>
        <w:rPr>
          <w:sz w:val="24"/>
        </w:rPr>
        <w:fldChar w:fldCharType="end"/>
      </w:r>
      <w:r w:rsidR="00F87D8A">
        <w:rPr>
          <w:sz w:val="24"/>
        </w:rPr>
        <w:t>.</w:t>
      </w:r>
      <w:r>
        <w:rPr>
          <w:sz w:val="24"/>
        </w:rPr>
        <w:t xml:space="preserve"> </w:t>
      </w:r>
      <w:r w:rsidR="00B0616D">
        <w:rPr>
          <w:sz w:val="24"/>
        </w:rPr>
        <w:t>At the same time</w:t>
      </w:r>
      <w:r w:rsidR="00F87D8A">
        <w:rPr>
          <w:sz w:val="24"/>
        </w:rPr>
        <w:t>,</w:t>
      </w:r>
      <w:r>
        <w:rPr>
          <w:sz w:val="24"/>
        </w:rPr>
        <w:t xml:space="preserve"> it is irrefutable that EEG and fMRI present brain activity from</w:t>
      </w:r>
      <w:r w:rsidR="00F87D8A">
        <w:rPr>
          <w:sz w:val="24"/>
        </w:rPr>
        <w:t xml:space="preserve"> two very different perspectives. Considering their physiological basis, it seems plausible that modulations across experimental manipulations of BOLD and EEG activity often do not </w:t>
      </w:r>
      <w:r w:rsidR="00470B7E">
        <w:rPr>
          <w:sz w:val="24"/>
        </w:rPr>
        <w:t xml:space="preserve">align </w:t>
      </w:r>
      <w:r w:rsidR="00F87D8A">
        <w:rPr>
          <w:sz w:val="24"/>
        </w:rPr>
        <w:t xml:space="preserve"> </w:t>
      </w:r>
      <w:r w:rsidR="00F87D8A">
        <w:rPr>
          <w:sz w:val="24"/>
        </w:rPr>
        <w:fldChar w:fldCharType="begin" w:fldLock="1"/>
      </w:r>
      <w:r w:rsidR="00993314">
        <w:rPr>
          <w:sz w:val="24"/>
        </w:rPr>
        <w:instrText>ADDIN CSL_CITATION { "citationItems" : [ { "id" : "ITEM-1", "itemData" : { "author" : [ { "dropping-particle" : "", "family" : "Im", "given" : "CH", "non-dropping-particle" : "", "parse-names" : false, "suffix" : "" }, { "dropping-particle" : "", "family" : "Jung", "given" : "HK", "non-dropping-particle" : "", "parse-names" : false, "suffix" : "" }, { "dropping-particle" : "", "family" : "Fujimaki", "given" : "N", "non-dropping-particle" : "", "parse-names" : false, "suffix" : "" } ], "container-title" : "Human brain mapping", "id" : "ITEM-1", "issued" : { "date-parts" : [ [ "2005" ] ] }, "title" : "fMRI\u2010constrained MEG source imaging and consideration of fMRI invisible sources", "type" : "article-journal" }, "uris" : [ "http://www.mendeley.com/documents/?uuid=0bc9f01b-f725-3327-b6ca-c23d4ea72052" ] }, { "id" : "ITEM-2", "itemData" : { "author" : [ { "dropping-particle" : "", "family" : "Nunez", "given" : "PL", "non-dropping-particle" : "", "parse-names" : false, "suffix" : "" }, { "dropping-particle" : "", "family" : "Silberstein", "given" : "RB", "non-dropping-particle" : "", "parse-names" : false, "suffix" : "" } ], "container-title" : "Brain topography", "id" : "ITEM-2", "issued" : { "date-parts" : [ [ "2000" ] ] }, "title" : "On the relationship of synaptic activity to macroscopic measurements: does co-registration of EEG with fMRI make sense?", "type" : "article-journal" }, "uris" : [ "http://www.mendeley.com/documents/?uuid=4fa94e0f-5311-3e97-a550-cf47717af251" ] } ], "mendeley" : { "formattedCitation" : "(Im, Jung, &amp; Fujimaki, 2005; Nunez &amp; Silberstein, 2000)", "plainTextFormattedCitation" : "(Im, Jung, &amp; Fujimaki, 2005; Nunez &amp; Silberstein, 2000)", "previouslyFormattedCitation" : "(Im, Jung, &amp; Fujimaki, 2005; Nunez &amp; Silberstein, 2000)" }, "properties" : {  }, "schema" : "https://github.com/citation-style-language/schema/raw/master/csl-citation.json" }</w:instrText>
      </w:r>
      <w:r w:rsidR="00F87D8A">
        <w:rPr>
          <w:sz w:val="24"/>
        </w:rPr>
        <w:fldChar w:fldCharType="separate"/>
      </w:r>
      <w:r w:rsidR="00F87D8A" w:rsidRPr="00F87D8A">
        <w:rPr>
          <w:noProof/>
          <w:sz w:val="24"/>
        </w:rPr>
        <w:t>(Im, Jung, &amp; Fujimaki, 2005; Nunez &amp; Silberstein, 2000)</w:t>
      </w:r>
      <w:r w:rsidR="00F87D8A">
        <w:rPr>
          <w:sz w:val="24"/>
        </w:rPr>
        <w:fldChar w:fldCharType="end"/>
      </w:r>
      <w:r w:rsidR="00470B7E">
        <w:rPr>
          <w:sz w:val="24"/>
        </w:rPr>
        <w:t xml:space="preserve">. Whereas EEG signals only show the result of multiple activity summations across cortical layers, changes in the BOLD signal across time </w:t>
      </w:r>
      <w:r w:rsidR="001A0660">
        <w:rPr>
          <w:sz w:val="24"/>
        </w:rPr>
        <w:t>reflect fluctuations of oxygen concentrations in different brain regions.</w:t>
      </w:r>
      <w:r w:rsidR="00DA1E6A">
        <w:rPr>
          <w:sz w:val="24"/>
        </w:rPr>
        <w:t xml:space="preserve"> </w:t>
      </w:r>
    </w:p>
    <w:p w14:paraId="6FD054E3" w14:textId="77777777" w:rsidR="00DA1E6A" w:rsidRDefault="00B80B90" w:rsidP="00420FB1">
      <w:pPr>
        <w:spacing w:after="0" w:line="360" w:lineRule="auto"/>
        <w:ind w:firstLine="425"/>
        <w:jc w:val="both"/>
        <w:rPr>
          <w:sz w:val="24"/>
        </w:rPr>
      </w:pPr>
      <w:r>
        <w:rPr>
          <w:sz w:val="24"/>
        </w:rPr>
        <w:t>The fact that the two signals do not align</w:t>
      </w:r>
      <w:r w:rsidR="00862A63">
        <w:rPr>
          <w:sz w:val="24"/>
        </w:rPr>
        <w:t xml:space="preserve"> completely</w:t>
      </w:r>
      <w:r>
        <w:rPr>
          <w:sz w:val="24"/>
        </w:rPr>
        <w:t xml:space="preserve"> can be regarded as an upside and a downside to concurrent EEG and fMRI recordings. Neurovascular decoupling of neuronal activity and cerebral blood flow impedes the validation of a result found in one method but not in the other. When relating</w:t>
      </w:r>
      <w:r w:rsidR="007F08A6">
        <w:rPr>
          <w:sz w:val="24"/>
        </w:rPr>
        <w:t>,</w:t>
      </w:r>
      <w:r>
        <w:rPr>
          <w:sz w:val="24"/>
        </w:rPr>
        <w:t xml:space="preserve"> for instance</w:t>
      </w:r>
      <w:r w:rsidR="007F08A6">
        <w:rPr>
          <w:sz w:val="24"/>
        </w:rPr>
        <w:t>,</w:t>
      </w:r>
      <w:r>
        <w:rPr>
          <w:sz w:val="24"/>
        </w:rPr>
        <w:t xml:space="preserve"> Event-related poten</w:t>
      </w:r>
      <w:r w:rsidR="007F08A6">
        <w:rPr>
          <w:sz w:val="24"/>
        </w:rPr>
        <w:t xml:space="preserve">tials (ERP) to functional contrasts, neurovascular coupling would yield both results to be more meaningful. Plus, </w:t>
      </w:r>
      <w:r w:rsidR="007F08A6">
        <w:rPr>
          <w:sz w:val="24"/>
        </w:rPr>
        <w:lastRenderedPageBreak/>
        <w:t>information from both sides aid the interpretation and integration of results into the greater theoretical background. Then again, neurovascular decoupling</w:t>
      </w:r>
      <w:r w:rsidR="00227097">
        <w:rPr>
          <w:sz w:val="24"/>
        </w:rPr>
        <w:t xml:space="preserve"> might</w:t>
      </w:r>
      <w:r w:rsidR="007F08A6">
        <w:rPr>
          <w:sz w:val="24"/>
        </w:rPr>
        <w:t xml:space="preserve"> </w:t>
      </w:r>
      <w:r w:rsidR="00227097">
        <w:rPr>
          <w:sz w:val="24"/>
        </w:rPr>
        <w:t xml:space="preserve">provide as meaningful information as coupling </w:t>
      </w:r>
      <w:r w:rsidR="00227097">
        <w:rPr>
          <w:sz w:val="24"/>
        </w:rPr>
        <w:fldChar w:fldCharType="begin" w:fldLock="1"/>
      </w:r>
      <w:r w:rsidR="00993314">
        <w:rPr>
          <w:sz w:val="24"/>
        </w:rPr>
        <w:instrText>ADDIN CSL_CITATION { "citationItems" : [ { "id" : "ITEM-1", "itemData" : { "author" : [ { "dropping-particle" : "", "family" : "Rosa", "given" : "MJ", "non-dropping-particle" : "", "parse-names" : false, "suffix" : "" }, { "dropping-particle" : "", "family" : "Daunizeau", "given" : "J", "non-dropping-particle" : "", "parse-names" : false, "suffix" : "" }, { "dropping-particle" : "", "family" : "Friston", "given" : "KJ", "non-dropping-particle" : "", "parse-names" : false, "suffix" : "" } ], "container-title" : "Journal of integrative", "id" : "ITEM-1", "issued" : { "date-parts" : [ [ "2010" ] ] }, "title" : "EEG-fMRI integration: a critical review of biophysical modeling and data analysis approaches", "type" : "article-journal" }, "uris" : [ "http://www.mendeley.com/documents/?uuid=08f87eb4-0b83-33cb-bad6-8eb59d341f43" ] } ], "mendeley" : { "formattedCitation" : "(Rosa, Daunizeau, &amp; Friston, 2010)", "plainTextFormattedCitation" : "(Rosa, Daunizeau, &amp; Friston, 2010)", "previouslyFormattedCitation" : "(Rosa, Daunizeau, &amp; Friston, 2010)" }, "properties" : {  }, "schema" : "https://github.com/citation-style-language/schema/raw/master/csl-citation.json" }</w:instrText>
      </w:r>
      <w:r w:rsidR="00227097">
        <w:rPr>
          <w:sz w:val="24"/>
        </w:rPr>
        <w:fldChar w:fldCharType="separate"/>
      </w:r>
      <w:r w:rsidR="00227097" w:rsidRPr="00227097">
        <w:rPr>
          <w:noProof/>
          <w:sz w:val="24"/>
        </w:rPr>
        <w:t>(Rosa, Daunizeau, &amp; Friston, 2010)</w:t>
      </w:r>
      <w:r w:rsidR="00227097">
        <w:rPr>
          <w:sz w:val="24"/>
        </w:rPr>
        <w:fldChar w:fldCharType="end"/>
      </w:r>
      <w:r w:rsidR="00227097">
        <w:rPr>
          <w:sz w:val="24"/>
        </w:rPr>
        <w:t>. For one, decoupling could be merely the result of failed signal detection</w:t>
      </w:r>
      <w:r w:rsidR="006D1AFF">
        <w:rPr>
          <w:sz w:val="24"/>
        </w:rPr>
        <w:t xml:space="preserve"> or</w:t>
      </w:r>
      <w:r w:rsidR="00FD020D">
        <w:rPr>
          <w:sz w:val="24"/>
        </w:rPr>
        <w:t xml:space="preserve"> could be</w:t>
      </w:r>
      <w:r w:rsidR="006D1AFF">
        <w:rPr>
          <w:sz w:val="24"/>
        </w:rPr>
        <w:t xml:space="preserve"> entirely unrelated to experimental conditions</w:t>
      </w:r>
      <w:r w:rsidR="00227097">
        <w:rPr>
          <w:sz w:val="24"/>
        </w:rPr>
        <w:t xml:space="preserve">. However, it could also </w:t>
      </w:r>
      <w:r w:rsidR="006D1AFF">
        <w:rPr>
          <w:sz w:val="24"/>
        </w:rPr>
        <w:t>be attributed</w:t>
      </w:r>
      <w:r w:rsidR="00227097">
        <w:rPr>
          <w:sz w:val="24"/>
        </w:rPr>
        <w:t xml:space="preserve"> to pathological characteristics </w:t>
      </w:r>
      <w:r w:rsidR="00227097">
        <w:rPr>
          <w:sz w:val="24"/>
        </w:rPr>
        <w:fldChar w:fldCharType="begin" w:fldLock="1"/>
      </w:r>
      <w:r w:rsidR="00993314">
        <w:rPr>
          <w:sz w:val="24"/>
        </w:rPr>
        <w:instrText>ADDIN CSL_CITATION { "citationItems" : [ { "id" : "ITEM-1", "itemData" : { "DOI" : "10.1093/cercor/bhm208", "ISBN" : "1460-2199 (Electronic)\\r1047-3211 (Linking)", "ISSN" : "10473211", "PMID" : "18063563", "abstract" : "Blood oxygen level-dependent (BOLD) functional magnetic resonance imaging (fMRI) is widely used in neuroscience to study brain activity. However, BOLD fMRI does not measure neuronal activity directly but depends on cerebral blood flow (CBF), cerebral blood volume (CBV), and cerebral metabolic rate of oxygen (CMRO(2)) consumption. Using fMRI, CBV, CBF, neuronal recordings, and CMRO(2) modeling, we investigated how the signals are related during seizures in rats. We found that increases in hemodynamic, neuronal, and metabolic activity were associated with positive BOLD signals in the cortex, but with negative BOLD signals in hippocampus. Our data show that negative BOLD signals do not necessarily imply decreased neuronal activity or CBF, but can result from increased neuronal activity, depending on the interplay between hemodynamics and metabolism. Caution should be used in interpreting fMRI signals because the relationship between neuronal activity and BOLD signals may depend on brain region and state and can be different during normal and pathological conditions.", "author" : [ { "dropping-particle" : "", "family" : "Schridde", "given" : "Ulrich", "non-dropping-particle" : "", "parse-names" : false, "suffix" : "" }, { "dropping-particle" : "", "family" : "Khubchandani", "given" : "Manjula", "non-dropping-particle" : "", "parse-names" : false, "suffix" : "" }, { "dropping-particle" : "", "family" : "Motelow", "given" : "Joshua E.", "non-dropping-particle" : "", "parse-names" : false, "suffix" : "" }, { "dropping-particle" : "", "family" : "Sanganahalli", "given" : "Basavaraju G.", "non-dropping-particle" : "", "parse-names" : false, "suffix" : "" }, { "dropping-particle" : "", "family" : "Hyder", "given" : "Fahmeed", "non-dropping-particle" : "", "parse-names" : false, "suffix" : "" }, { "dropping-particle" : "", "family" : "Blumenfeld", "given" : "Hal", "non-dropping-particle" : "", "parse-names" : false, "suffix" : "" } ], "container-title" : "Cerebral Cortex", "id" : "ITEM-1", "issue" : "8", "issued" : { "date-parts" : [ [ "2008", "8", "1" ] ] }, "page" : "1814-1827", "title" : "Negative BOLD with large increases in neuronal activity", "type" : "article-journal", "volume" : "18" }, "uris" : [ "http://www.mendeley.com/documents/?uuid=f5b37496-38a8-3aa8-9b0c-226e3e8b7fdb" ] } ], "mendeley" : { "formattedCitation" : "(Schridde et al., 2008)", "plainTextFormattedCitation" : "(Schridde et al., 2008)", "previouslyFormattedCitation" : "(Schridde et al., 2008)" }, "properties" : {  }, "schema" : "https://github.com/citation-style-language/schema/raw/master/csl-citation.json" }</w:instrText>
      </w:r>
      <w:r w:rsidR="00227097">
        <w:rPr>
          <w:sz w:val="24"/>
        </w:rPr>
        <w:fldChar w:fldCharType="separate"/>
      </w:r>
      <w:r w:rsidR="00227097" w:rsidRPr="00227097">
        <w:rPr>
          <w:noProof/>
          <w:sz w:val="24"/>
        </w:rPr>
        <w:t>(Schridde et al., 2008)</w:t>
      </w:r>
      <w:r w:rsidR="00227097">
        <w:rPr>
          <w:sz w:val="24"/>
        </w:rPr>
        <w:fldChar w:fldCharType="end"/>
      </w:r>
      <w:r w:rsidR="00227097">
        <w:rPr>
          <w:sz w:val="24"/>
        </w:rPr>
        <w:t>.</w:t>
      </w:r>
      <w:r w:rsidR="006D1AFF">
        <w:rPr>
          <w:sz w:val="24"/>
        </w:rPr>
        <w:t xml:space="preserve"> </w:t>
      </w:r>
    </w:p>
    <w:p w14:paraId="26557EEE" w14:textId="77777777" w:rsidR="00EB489F" w:rsidRPr="00B0616D" w:rsidRDefault="004639CC" w:rsidP="00420FB1">
      <w:pPr>
        <w:spacing w:after="0" w:line="360" w:lineRule="auto"/>
        <w:ind w:firstLine="425"/>
        <w:jc w:val="both"/>
        <w:rPr>
          <w:sz w:val="24"/>
        </w:rPr>
      </w:pPr>
      <w:r>
        <w:rPr>
          <w:noProof/>
          <w:sz w:val="24"/>
          <w:lang w:eastAsia="en-GB"/>
        </w:rPr>
        <mc:AlternateContent>
          <mc:Choice Requires="wpg">
            <w:drawing>
              <wp:anchor distT="0" distB="0" distL="114300" distR="114300" simplePos="0" relativeHeight="251674624" behindDoc="0" locked="0" layoutInCell="1" allowOverlap="1" wp14:anchorId="204C5BFC" wp14:editId="2C7198FB">
                <wp:simplePos x="0" y="0"/>
                <wp:positionH relativeFrom="column">
                  <wp:posOffset>281305</wp:posOffset>
                </wp:positionH>
                <wp:positionV relativeFrom="paragraph">
                  <wp:posOffset>1567180</wp:posOffset>
                </wp:positionV>
                <wp:extent cx="5353050" cy="3838575"/>
                <wp:effectExtent l="0" t="19050" r="0" b="9525"/>
                <wp:wrapTopAndBottom/>
                <wp:docPr id="17" name="Gruppieren 17"/>
                <wp:cNvGraphicFramePr/>
                <a:graphic xmlns:a="http://schemas.openxmlformats.org/drawingml/2006/main">
                  <a:graphicData uri="http://schemas.microsoft.com/office/word/2010/wordprocessingGroup">
                    <wpg:wgp>
                      <wpg:cNvGrpSpPr/>
                      <wpg:grpSpPr>
                        <a:xfrm>
                          <a:off x="0" y="0"/>
                          <a:ext cx="5353050" cy="3838575"/>
                          <a:chOff x="0" y="0"/>
                          <a:chExt cx="5353050" cy="3838575"/>
                        </a:xfrm>
                      </wpg:grpSpPr>
                      <wpg:grpSp>
                        <wpg:cNvPr id="15" name="Gruppieren 15"/>
                        <wpg:cNvGrpSpPr/>
                        <wpg:grpSpPr>
                          <a:xfrm>
                            <a:off x="1257300" y="0"/>
                            <a:ext cx="2847340" cy="2819400"/>
                            <a:chOff x="123825" y="0"/>
                            <a:chExt cx="2849915" cy="2819400"/>
                          </a:xfrm>
                        </wpg:grpSpPr>
                        <wpg:grpSp>
                          <wpg:cNvPr id="13" name="Gruppieren 13"/>
                          <wpg:cNvGrpSpPr/>
                          <wpg:grpSpPr>
                            <a:xfrm>
                              <a:off x="123825" y="0"/>
                              <a:ext cx="2849915" cy="2819400"/>
                              <a:chOff x="98907" y="0"/>
                              <a:chExt cx="2276424" cy="2502535"/>
                            </a:xfrm>
                          </wpg:grpSpPr>
                          <wps:wsp>
                            <wps:cNvPr id="1" name="Ellipse 1"/>
                            <wps:cNvSpPr/>
                            <wps:spPr>
                              <a:xfrm>
                                <a:off x="98907" y="371475"/>
                                <a:ext cx="1592732" cy="1691640"/>
                              </a:xfrm>
                              <a:prstGeom prst="ellipse">
                                <a:avLst/>
                              </a:prstGeom>
                              <a:solidFill>
                                <a:srgbClr val="C00000">
                                  <a:alpha val="90000"/>
                                </a:srgbClr>
                              </a:solidFill>
                              <a:ln>
                                <a:solidFill>
                                  <a:schemeClr val="tx1">
                                    <a:lumMod val="50000"/>
                                    <a:lumOff val="50000"/>
                                  </a:schemeClr>
                                </a:solidFill>
                              </a:ln>
                              <a:scene3d>
                                <a:camera prst="orthographicFront"/>
                                <a:lightRig rig="threePt" dir="t"/>
                              </a:scene3d>
                              <a:sp3d extrusionH="76200">
                                <a:extrusionClr>
                                  <a:srgbClr val="C00000"/>
                                </a:extrusionClr>
                              </a:sp3d>
                            </wps:spPr>
                            <wps:style>
                              <a:lnRef idx="2">
                                <a:schemeClr val="accent1">
                                  <a:shade val="50000"/>
                                </a:schemeClr>
                              </a:lnRef>
                              <a:fillRef idx="1">
                                <a:schemeClr val="accent1"/>
                              </a:fillRef>
                              <a:effectRef idx="0">
                                <a:schemeClr val="accent1"/>
                              </a:effectRef>
                              <a:fontRef idx="minor">
                                <a:schemeClr val="lt1"/>
                              </a:fontRef>
                            </wps:style>
                            <wps:txbx>
                              <w:txbxContent>
                                <w:p w14:paraId="7B9F80B3" w14:textId="77777777" w:rsidR="007470F3" w:rsidRPr="00EA7BDC" w:rsidRDefault="007470F3" w:rsidP="006D1AFF">
                                  <w:pPr>
                                    <w:rPr>
                                      <w:b/>
                                      <w:color w:val="000000"/>
                                      <w:sz w:val="28"/>
                                      <w14:textFill>
                                        <w14:solidFill>
                                          <w14:srgbClr w14:val="000000">
                                            <w14:alpha w14:val="10000"/>
                                          </w14:srgbClr>
                                        </w14:solid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lipse 4"/>
                            <wps:cNvSpPr/>
                            <wps:spPr>
                              <a:xfrm>
                                <a:off x="781047" y="371475"/>
                                <a:ext cx="1594284" cy="1691640"/>
                              </a:xfrm>
                              <a:prstGeom prst="ellipse">
                                <a:avLst/>
                              </a:prstGeom>
                              <a:solidFill>
                                <a:srgbClr val="0070C0">
                                  <a:alpha val="90000"/>
                                </a:srgb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7E687F" w14:textId="77777777" w:rsidR="007470F3" w:rsidRPr="00EA7BDC" w:rsidRDefault="007470F3" w:rsidP="00EA7BDC">
                                  <w:pPr>
                                    <w:jc w:val="right"/>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uppieren 12"/>
                            <wpg:cNvGrpSpPr/>
                            <wpg:grpSpPr>
                              <a:xfrm>
                                <a:off x="771525" y="0"/>
                                <a:ext cx="920115" cy="2502535"/>
                                <a:chOff x="104775" y="0"/>
                                <a:chExt cx="920115" cy="2502535"/>
                              </a:xfrm>
                            </wpg:grpSpPr>
                            <wps:wsp>
                              <wps:cNvPr id="5" name="Rechteck 5"/>
                              <wps:cNvSpPr/>
                              <wps:spPr>
                                <a:xfrm>
                                  <a:off x="104775" y="0"/>
                                  <a:ext cx="920115" cy="2502535"/>
                                </a:xfrm>
                                <a:prstGeom prst="rect">
                                  <a:avLst/>
                                </a:prstGeom>
                                <a:solidFill>
                                  <a:schemeClr val="bg2">
                                    <a:lumMod val="75000"/>
                                    <a:alpha val="16000"/>
                                  </a:schemeClr>
                                </a:solidFill>
                                <a:ln w="28575">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8E7785" w14:textId="77777777" w:rsidR="007470F3" w:rsidRPr="00FD020D" w:rsidRDefault="007470F3" w:rsidP="006D1AFF">
                                    <w:pPr>
                                      <w:jc w:val="center"/>
                                      <w:rPr>
                                        <w:color w:val="000000" w:themeColor="text1"/>
                                        <w:sz w:val="26"/>
                                        <w:szCs w:val="26"/>
                                      </w:rPr>
                                    </w:pPr>
                                    <w:r w:rsidRPr="00FD020D">
                                      <w:rPr>
                                        <w:color w:val="000000" w:themeColor="text1"/>
                                        <w:sz w:val="26"/>
                                        <w:szCs w:val="26"/>
                                      </w:rPr>
                                      <w:t>Event-related</w:t>
                                    </w:r>
                                  </w:p>
                                  <w:p w14:paraId="188C25B3" w14:textId="77777777" w:rsidR="007470F3" w:rsidRDefault="007470F3" w:rsidP="006D1AFF">
                                    <w:pPr>
                                      <w:jc w:val="center"/>
                                      <w:rPr>
                                        <w:color w:val="000000" w:themeColor="text1"/>
                                        <w:sz w:val="24"/>
                                      </w:rPr>
                                    </w:pPr>
                                  </w:p>
                                  <w:p w14:paraId="538F0B95" w14:textId="77777777" w:rsidR="007470F3" w:rsidRPr="00EA7BDC" w:rsidRDefault="007470F3" w:rsidP="006D1AFF">
                                    <w:pPr>
                                      <w:jc w:val="center"/>
                                      <w:rPr>
                                        <w:b/>
                                        <w:color w:val="000000" w:themeColor="text1"/>
                                        <w:sz w:val="24"/>
                                      </w:rPr>
                                    </w:pPr>
                                  </w:p>
                                  <w:p w14:paraId="31BC3EE1" w14:textId="77777777" w:rsidR="007470F3" w:rsidRDefault="007470F3" w:rsidP="006D1AFF">
                                    <w:pPr>
                                      <w:jc w:val="center"/>
                                      <w:rPr>
                                        <w:color w:val="000000" w:themeColor="text1"/>
                                      </w:rPr>
                                    </w:pPr>
                                  </w:p>
                                  <w:p w14:paraId="1DC4F8DC" w14:textId="77777777" w:rsidR="007470F3" w:rsidRDefault="007470F3" w:rsidP="006D1AFF">
                                    <w:pPr>
                                      <w:jc w:val="center"/>
                                      <w:rPr>
                                        <w:color w:val="000000" w:themeColor="text1"/>
                                      </w:rPr>
                                    </w:pPr>
                                  </w:p>
                                  <w:p w14:paraId="288BCF76" w14:textId="77777777" w:rsidR="007470F3" w:rsidRDefault="007470F3" w:rsidP="006D1AFF">
                                    <w:pPr>
                                      <w:jc w:val="center"/>
                                      <w:rPr>
                                        <w:color w:val="000000" w:themeColor="text1"/>
                                      </w:rPr>
                                    </w:pPr>
                                  </w:p>
                                  <w:p w14:paraId="16A2BCE8" w14:textId="77777777" w:rsidR="007470F3" w:rsidRDefault="007470F3" w:rsidP="006D1AFF">
                                    <w:pPr>
                                      <w:jc w:val="center"/>
                                      <w:rPr>
                                        <w:color w:val="000000" w:themeColor="text1"/>
                                      </w:rPr>
                                    </w:pPr>
                                  </w:p>
                                  <w:p w14:paraId="7C35DE5A" w14:textId="77777777" w:rsidR="007470F3" w:rsidRDefault="007470F3" w:rsidP="006D1AFF">
                                    <w:pPr>
                                      <w:jc w:val="center"/>
                                      <w:rPr>
                                        <w:color w:val="000000" w:themeColor="text1"/>
                                      </w:rPr>
                                    </w:pPr>
                                  </w:p>
                                  <w:p w14:paraId="39A02D3D" w14:textId="77777777" w:rsidR="007470F3" w:rsidRPr="00FD020D" w:rsidRDefault="007470F3" w:rsidP="006D1AFF">
                                    <w:pPr>
                                      <w:jc w:val="center"/>
                                      <w:rPr>
                                        <w:color w:val="000000" w:themeColor="text1"/>
                                        <w:sz w:val="26"/>
                                        <w:szCs w:val="26"/>
                                      </w:rPr>
                                    </w:pPr>
                                    <w:r w:rsidRPr="00FD020D">
                                      <w:rPr>
                                        <w:color w:val="000000" w:themeColor="text1"/>
                                        <w:sz w:val="26"/>
                                        <w:szCs w:val="26"/>
                                      </w:rPr>
                                      <w:t>Unrelate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Gerader Verbinder 6"/>
                              <wps:cNvCnPr/>
                              <wps:spPr>
                                <a:xfrm>
                                  <a:off x="104775" y="1200150"/>
                                  <a:ext cx="918000" cy="0"/>
                                </a:xfrm>
                                <a:prstGeom prst="line">
                                  <a:avLst/>
                                </a:prstGeom>
                                <a:ln w="285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8" name="Gerader Verbinder 8"/>
                              <wps:cNvCnPr/>
                              <wps:spPr>
                                <a:xfrm>
                                  <a:off x="161925" y="952500"/>
                                  <a:ext cx="190500" cy="20002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Gerader Verbinder 9"/>
                              <wps:cNvCnPr/>
                              <wps:spPr>
                                <a:xfrm>
                                  <a:off x="257175" y="771525"/>
                                  <a:ext cx="352425" cy="37147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 name="Gerader Verbinder 10"/>
                              <wps:cNvCnPr/>
                              <wps:spPr>
                                <a:xfrm>
                                  <a:off x="390525" y="638175"/>
                                  <a:ext cx="495300" cy="51435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 name="Gerader Verbinder 11"/>
                              <wps:cNvCnPr/>
                              <wps:spPr>
                                <a:xfrm>
                                  <a:off x="542925" y="533400"/>
                                  <a:ext cx="390525" cy="41910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g:grpSp>
                        </wpg:grpSp>
                        <wps:wsp>
                          <wps:cNvPr id="217" name="Textfeld 2"/>
                          <wps:cNvSpPr txBox="1">
                            <a:spLocks noChangeArrowheads="1"/>
                          </wps:cNvSpPr>
                          <wps:spPr bwMode="auto">
                            <a:xfrm>
                              <a:off x="190550" y="1219199"/>
                              <a:ext cx="561975" cy="314325"/>
                            </a:xfrm>
                            <a:prstGeom prst="rect">
                              <a:avLst/>
                            </a:prstGeom>
                            <a:solidFill>
                              <a:srgbClr val="C00000"/>
                            </a:solidFill>
                            <a:ln w="9525">
                              <a:noFill/>
                              <a:miter lim="800000"/>
                              <a:headEnd/>
                              <a:tailEnd/>
                            </a:ln>
                          </wps:spPr>
                          <wps:txbx>
                            <w:txbxContent>
                              <w:p w14:paraId="47E5B63E" w14:textId="77777777" w:rsidR="007470F3" w:rsidRPr="006503D5" w:rsidRDefault="007470F3">
                                <w:pPr>
                                  <w:rPr>
                                    <w:b/>
                                    <w:sz w:val="28"/>
                                    <w:lang w:val="de-DE"/>
                                  </w:rPr>
                                </w:pPr>
                                <w:r w:rsidRPr="006503D5">
                                  <w:rPr>
                                    <w:b/>
                                    <w:sz w:val="28"/>
                                  </w:rPr>
                                  <w:t>EEG</w:t>
                                </w:r>
                              </w:p>
                            </w:txbxContent>
                          </wps:txbx>
                          <wps:bodyPr rot="0" vert="horz" wrap="square" lIns="91440" tIns="45720" rIns="91440" bIns="45720" anchor="ctr" anchorCtr="0">
                            <a:noAutofit/>
                          </wps:bodyPr>
                        </wps:wsp>
                        <wps:wsp>
                          <wps:cNvPr id="14" name="Textfeld 2"/>
                          <wps:cNvSpPr txBox="1">
                            <a:spLocks noChangeArrowheads="1"/>
                          </wps:cNvSpPr>
                          <wps:spPr bwMode="auto">
                            <a:xfrm>
                              <a:off x="2371696" y="1219200"/>
                              <a:ext cx="552450" cy="314324"/>
                            </a:xfrm>
                            <a:prstGeom prst="rect">
                              <a:avLst/>
                            </a:prstGeom>
                            <a:solidFill>
                              <a:srgbClr val="0070C0"/>
                            </a:solidFill>
                            <a:ln w="9525">
                              <a:noFill/>
                              <a:miter lim="800000"/>
                              <a:headEnd/>
                              <a:tailEnd/>
                            </a:ln>
                          </wps:spPr>
                          <wps:txbx>
                            <w:txbxContent>
                              <w:p w14:paraId="0FDBBF99" w14:textId="77777777" w:rsidR="007470F3" w:rsidRPr="006503D5" w:rsidRDefault="007470F3" w:rsidP="006503D5">
                                <w:pPr>
                                  <w:rPr>
                                    <w:b/>
                                    <w:color w:val="FFFFFF" w:themeColor="background1"/>
                                    <w:sz w:val="28"/>
                                    <w:lang w:val="de-DE"/>
                                  </w:rPr>
                                </w:pPr>
                                <w:r w:rsidRPr="006503D5">
                                  <w:rPr>
                                    <w:b/>
                                    <w:color w:val="FFFFFF" w:themeColor="background1"/>
                                    <w:sz w:val="28"/>
                                  </w:rPr>
                                  <w:t>fMRI</w:t>
                                </w:r>
                              </w:p>
                            </w:txbxContent>
                          </wps:txbx>
                          <wps:bodyPr rot="0" vert="horz" wrap="square" lIns="91440" tIns="45720" rIns="91440" bIns="45720" anchor="ctr" anchorCtr="0">
                            <a:noAutofit/>
                          </wps:bodyPr>
                        </wps:wsp>
                      </wpg:grpSp>
                      <wps:wsp>
                        <wps:cNvPr id="16" name="Textfeld 2"/>
                        <wps:cNvSpPr txBox="1">
                          <a:spLocks noChangeArrowheads="1"/>
                        </wps:cNvSpPr>
                        <wps:spPr bwMode="auto">
                          <a:xfrm>
                            <a:off x="0" y="2952750"/>
                            <a:ext cx="5353050" cy="885825"/>
                          </a:xfrm>
                          <a:prstGeom prst="rect">
                            <a:avLst/>
                          </a:prstGeom>
                          <a:solidFill>
                            <a:srgbClr val="FFFFFF"/>
                          </a:solidFill>
                          <a:ln w="9525">
                            <a:noFill/>
                            <a:miter lim="800000"/>
                            <a:headEnd/>
                            <a:tailEnd/>
                          </a:ln>
                        </wps:spPr>
                        <wps:txbx>
                          <w:txbxContent>
                            <w:p w14:paraId="73E528ED" w14:textId="77777777" w:rsidR="007470F3" w:rsidRPr="00753038" w:rsidRDefault="007470F3" w:rsidP="00420FB1">
                              <w:pPr>
                                <w:jc w:val="both"/>
                              </w:pPr>
                              <w:r w:rsidRPr="00753038">
                                <w:t>Fig. 1.</w:t>
                              </w:r>
                              <w:r>
                                <w:t xml:space="preserve"> Illustration of variance proportions in EEG and fMRI signal attributed uniquely to EEG (red) or fMRI (blue) and event-related neurovascular coupling (striped) or event-unrelated coupling (not striped shared area) from Herrmann and </w:t>
                              </w:r>
                              <w:proofErr w:type="spellStart"/>
                              <w:r>
                                <w:t>Debener</w:t>
                              </w:r>
                              <w:proofErr w:type="spellEnd"/>
                              <w:r>
                                <w:t xml:space="preserve"> </w:t>
                              </w:r>
                              <w:r>
                                <w:fldChar w:fldCharType="begin" w:fldLock="1"/>
                              </w:r>
                              <w:r w:rsidR="00993314">
                                <w:instrText>ADDIN CSL_CITATION { "citationItems" : [ { "id" : "ITEM-1", "itemData" : { "DOI" : "10.1016/j.ijpsycho.2007.06.006",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u2013fMRI approach. We summarize the main data integration approaches developed to achieve such a combination, discuss the current state-of-the-art in this field and outline challenges for the future success of this promising approach.", "author" : [ { "dropping-particle" : "", "family" : "Herrmann", "given" : "Christoph S", "non-dropping-particle" : "", "parse-names" : false, "suffix" : "" }, { "dropping-particle" : "", "family" : "Debener", "given" : "Stefan", "non-dropping-particle" : "", "parse-names" : false, "suffix" : "" } ], "id" : "ITEM-1", "issued" : { "date-parts" : [ [ "2007" ] ] }, "title" : "Simultaneous recording of EEG and BOLD responses: A historical perspective", "type" : "article-journal" }, "uris" : [ "http://www.mendeley.com/documents/?uuid=64708b12-d44f-33a5-b849-15a2f41ad2e0" ] } ], "mendeley" : { "formattedCitation" : "(Herrmann &amp; Debener, 2007)", "manualFormatting" : "(2007)", "plainTextFormattedCitation" : "(Herrmann &amp; Debener, 2007)", "previouslyFormattedCitation" : "(Herrmann &amp; Debener, 2007)" }, "properties" : {  }, "schema" : "https://github.com/citation-style-language/schema/raw/master/csl-citation.json" }</w:instrText>
                              </w:r>
                              <w:r>
                                <w:fldChar w:fldCharType="separate"/>
                              </w:r>
                              <w:r w:rsidRPr="00753038">
                                <w:rPr>
                                  <w:noProof/>
                                </w:rPr>
                                <w:t>(2007)</w:t>
                              </w:r>
                              <w:r>
                                <w:fldChar w:fldCharType="end"/>
                              </w:r>
                              <w:r>
                                <w:t>.</w:t>
                              </w:r>
                            </w:p>
                          </w:txbxContent>
                        </wps:txbx>
                        <wps:bodyPr rot="0" vert="horz" wrap="square" lIns="91440" tIns="45720" rIns="91440" bIns="45720" anchor="t" anchorCtr="0">
                          <a:noAutofit/>
                        </wps:bodyPr>
                      </wps:wsp>
                    </wpg:wgp>
                  </a:graphicData>
                </a:graphic>
              </wp:anchor>
            </w:drawing>
          </mc:Choice>
          <mc:Fallback>
            <w:pict>
              <v:group id="Gruppieren 17" o:spid="_x0000_s1026" style="position:absolute;left:0;text-align:left;margin-left:22.15pt;margin-top:123.4pt;width:421.5pt;height:302.25pt;z-index:251674624" coordsize="53530,38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">
                <v:group id="Gruppieren 15" o:spid="_x0000_s1027" style="position:absolute;left:12573;width:28473;height:28194" coordorigin="1238" coordsize="28499,281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uppieren 13" o:spid="_x0000_s1028" style="position:absolute;left:1238;width:28499;height:28194" coordorigin="989" coordsize="22764,250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oval id="Ellipse 1" o:spid="_x0000_s1029" style="position:absolute;left:989;top:3714;width:15927;height:16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PLu7sA&#10;AADaAAAADwAAAGRycy9kb3ducmV2LnhtbERPSwrCMBDdC94hjOBOUwVFq1FEENy48INuh2Zsis2k&#10;NFGrpzeC4Gp4vO/Ml40txYNqXzhWMOgnIIgzpwvOFZyOm94EhA/IGkvHpOBFHpaLdmuOqXZP3tPj&#10;EHIRQ9inqMCEUKVS+syQRd93FXHkrq62GCKsc6lrfMZwW8phkoylxYJjg8GK1oay2+FuFUy9PBvm&#10;vRu/R5fByrx2jI1WqttpVjMQgZrwF//cWx3nw/eV75WLD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BdTy7u7AAAA2gAAAA8AAAAAAAAAAAAAAAAAmAIAAGRycy9kb3ducmV2Lnht&#10;bFBLBQYAAAAABAAEAPUAAACAAwAAAAA=&#10;" fillcolor="#c00000" strokecolor="gray [1629]" strokeweight="1pt">
                      <v:fill opacity="59110f"/>
                      <v:stroke joinstyle="miter"/>
                      <v:textbox>
                        <w:txbxContent>
                          <w:p w:rsidR="007470F3" w:rsidRPr="00EA7BDC" w:rsidRDefault="007470F3" w:rsidP="006D1AFF">
                            <w:pPr>
                              <w:rPr>
                                <w:b/>
                                <w:color w:val="000000"/>
                                <w:sz w:val="28"/>
                                <w14:textFill>
                                  <w14:solidFill>
                                    <w14:srgbClr w14:val="000000">
                                      <w14:alpha w14:val="10000"/>
                                    </w14:srgbClr>
                                  </w14:solidFill>
                                </w14:textFill>
                              </w:rPr>
                            </w:pPr>
                          </w:p>
                        </w:txbxContent>
                      </v:textbox>
                    </v:oval>
                    <v:oval id="Ellipse 4" o:spid="_x0000_s1030" style="position:absolute;left:7810;top:3714;width:15943;height:16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0csQA&#10;AADaAAAADwAAAGRycy9kb3ducmV2LnhtbESPT2vCQBTE74LfYXlCb7pRgtToGkogtfQg1JaCt0f2&#10;NUmbfRuya/58e7dQ6HGYmd8wh3Q0jeipc7VlBetVBIK4sLrmUsHHe758BOE8ssbGMimYyEF6nM8O&#10;mGg78Bv1F1+KAGGXoILK+zaR0hUVGXQr2xIH78t2Bn2QXSl1h0OAm0ZuomgrDdYcFipsKauo+Lnc&#10;jIIdnV/H6XR6/syz63d8s2h32Vaph8X4tAfhafT/4b/2i1YQw++VcAPk8Q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YtHLEAAAA2gAAAA8AAAAAAAAAAAAAAAAAmAIAAGRycy9k&#10;b3ducmV2LnhtbFBLBQYAAAAABAAEAPUAAACJAwAAAAA=&#10;" fillcolor="#0070c0" strokecolor="gray [1629]" strokeweight="1pt">
                      <v:fill opacity="59110f"/>
                      <v:stroke joinstyle="miter"/>
                      <v:textbox>
                        <w:txbxContent>
                          <w:p w:rsidR="007470F3" w:rsidRPr="00EA7BDC" w:rsidRDefault="007470F3" w:rsidP="00EA7BDC">
                            <w:pPr>
                              <w:jc w:val="right"/>
                              <w:rPr>
                                <w:b/>
                                <w:sz w:val="28"/>
                              </w:rPr>
                            </w:pPr>
                          </w:p>
                        </w:txbxContent>
                      </v:textbox>
                    </v:oval>
                    <v:group id="Gruppieren 12" o:spid="_x0000_s1031" style="position:absolute;left:7715;width:9201;height:25025" coordorigin="1047" coordsize="9201,250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ect id="Rechteck 5" o:spid="_x0000_s1032" style="position:absolute;left:1047;width:9201;height:25025;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kVmMUA&#10;AADaAAAADwAAAGRycy9kb3ducmV2LnhtbESPQWvCQBSE74X+h+UJvdWNhYqk2YQSUKQU1KiH3p7Z&#10;ZxKafZtmt5r217uC4HGYmW+YJBtMK07Uu8aygsk4AkFcWt1wpWC3nT/PQDiPrLG1TAr+yEGWPj4k&#10;GGt75g2dCl+JAGEXo4La+y6W0pU1GXRj2xEH72h7gz7IvpK6x3OAm1a+RNFUGmw4LNTYUV5T+V38&#10;mkBZHbpysc7devFZzJdf/z/Ffveh1NNoeH8D4Wnw9/CtvdQKXuF6JdwAm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KRWYxQAAANoAAAAPAAAAAAAAAAAAAAAAAJgCAABkcnMv&#10;ZG93bnJldi54bWxQSwUGAAAAAAQABAD1AAAAigMAAAAA&#10;" fillcolor="#aeaaaa [2414]" strokecolor="gray [1629]" strokeweight="2.25pt">
                        <v:fill opacity="10537f"/>
                        <v:textbox>
                          <w:txbxContent>
                            <w:p w:rsidR="007470F3" w:rsidRPr="00FD020D" w:rsidRDefault="007470F3" w:rsidP="006D1AFF">
                              <w:pPr>
                                <w:jc w:val="center"/>
                                <w:rPr>
                                  <w:color w:val="000000" w:themeColor="text1"/>
                                  <w:sz w:val="26"/>
                                  <w:szCs w:val="26"/>
                                </w:rPr>
                              </w:pPr>
                              <w:r w:rsidRPr="00FD020D">
                                <w:rPr>
                                  <w:color w:val="000000" w:themeColor="text1"/>
                                  <w:sz w:val="26"/>
                                  <w:szCs w:val="26"/>
                                </w:rPr>
                                <w:t>Event-related</w:t>
                              </w:r>
                            </w:p>
                            <w:p w:rsidR="007470F3" w:rsidRDefault="007470F3" w:rsidP="006D1AFF">
                              <w:pPr>
                                <w:jc w:val="center"/>
                                <w:rPr>
                                  <w:color w:val="000000" w:themeColor="text1"/>
                                  <w:sz w:val="24"/>
                                </w:rPr>
                              </w:pPr>
                            </w:p>
                            <w:p w:rsidR="007470F3" w:rsidRPr="00EA7BDC" w:rsidRDefault="007470F3" w:rsidP="006D1AFF">
                              <w:pPr>
                                <w:jc w:val="center"/>
                                <w:rPr>
                                  <w:b/>
                                  <w:color w:val="000000" w:themeColor="text1"/>
                                  <w:sz w:val="24"/>
                                </w:rPr>
                              </w:pPr>
                            </w:p>
                            <w:p w:rsidR="007470F3" w:rsidRDefault="007470F3" w:rsidP="006D1AFF">
                              <w:pPr>
                                <w:jc w:val="center"/>
                                <w:rPr>
                                  <w:color w:val="000000" w:themeColor="text1"/>
                                </w:rPr>
                              </w:pPr>
                            </w:p>
                            <w:p w:rsidR="007470F3" w:rsidRDefault="007470F3" w:rsidP="006D1AFF">
                              <w:pPr>
                                <w:jc w:val="center"/>
                                <w:rPr>
                                  <w:color w:val="000000" w:themeColor="text1"/>
                                </w:rPr>
                              </w:pPr>
                            </w:p>
                            <w:p w:rsidR="007470F3" w:rsidRDefault="007470F3" w:rsidP="006D1AFF">
                              <w:pPr>
                                <w:jc w:val="center"/>
                                <w:rPr>
                                  <w:color w:val="000000" w:themeColor="text1"/>
                                </w:rPr>
                              </w:pPr>
                            </w:p>
                            <w:p w:rsidR="007470F3" w:rsidRDefault="007470F3" w:rsidP="006D1AFF">
                              <w:pPr>
                                <w:jc w:val="center"/>
                                <w:rPr>
                                  <w:color w:val="000000" w:themeColor="text1"/>
                                </w:rPr>
                              </w:pPr>
                            </w:p>
                            <w:p w:rsidR="007470F3" w:rsidRDefault="007470F3" w:rsidP="006D1AFF">
                              <w:pPr>
                                <w:jc w:val="center"/>
                                <w:rPr>
                                  <w:color w:val="000000" w:themeColor="text1"/>
                                </w:rPr>
                              </w:pPr>
                            </w:p>
                            <w:p w:rsidR="007470F3" w:rsidRPr="00FD020D" w:rsidRDefault="007470F3" w:rsidP="006D1AFF">
                              <w:pPr>
                                <w:jc w:val="center"/>
                                <w:rPr>
                                  <w:color w:val="000000" w:themeColor="text1"/>
                                  <w:sz w:val="26"/>
                                  <w:szCs w:val="26"/>
                                </w:rPr>
                              </w:pPr>
                              <w:r w:rsidRPr="00FD020D">
                                <w:rPr>
                                  <w:color w:val="000000" w:themeColor="text1"/>
                                  <w:sz w:val="26"/>
                                  <w:szCs w:val="26"/>
                                </w:rPr>
                                <w:t>Unrelated</w:t>
                              </w:r>
                            </w:p>
                          </w:txbxContent>
                        </v:textbox>
                      </v:rect>
                      <v:line id="Gerader Verbinder 6" o:spid="_x0000_s1033" style="position:absolute;visibility:visible;mso-wrap-style:square" from="1047,12001" to="10227,12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SAr8IAAADaAAAADwAAAGRycy9kb3ducmV2LnhtbESPQWsCMRSE7wX/Q3hCbzWrB1tWo4gg&#10;inqpLYK3x+a5u7p5WZJXXf+9KRR6HGbmG2Y671yjbhRi7dnAcJCBIi68rbk08P21evsAFQXZYuOZ&#10;DDwownzWe5libv2dP+l2kFIlCMccDVQiba51LCpyGAe+JU7e2QeHkmQotQ14T3DX6FGWjbXDmtNC&#10;hS0tKyquhx9nYHfdv4tcTn5RHDHbbtePffBLY1773WICSqiT//Bfe2MNjOH3SroBe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SAr8IAAADaAAAADwAAAAAAAAAAAAAA&#10;AAChAgAAZHJzL2Rvd25yZXYueG1sUEsFBgAAAAAEAAQA+QAAAJADAAAAAA==&#10;" strokecolor="gray [1629]" strokeweight="2.25pt">
                        <v:stroke joinstyle="miter"/>
                      </v:line>
                      <v:line id="Gerader Verbinder 8" o:spid="_x0000_s1034" style="position:absolute;visibility:visible;mso-wrap-style:square" from="1619,9525" to="3524,11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CddsEAAADaAAAADwAAAGRycy9kb3ducmV2LnhtbERPu27CMBTdkfgH61bqBk4ZqirFQQGE&#10;xEAGQqWuV/HNQ42vg21I2q/HQyXGo/NebybTizs531lW8LZMQBBXVnfcKPi6HBYfIHxA1thbJgW/&#10;5GGTzWdrTLUd+Uz3MjQihrBPUUEbwpBK6auWDPqlHYgjV1tnMEToGqkdjjHc9HKVJO/SYMexocWB&#10;di1VP+XNKNiu3PYvL/LhlBTffV3sO33d75R6fZnyTxCBpvAU/7uPWkHcGq/EGyC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kJ12wQAAANoAAAAPAAAAAAAAAAAAAAAA&#10;AKECAABkcnMvZG93bnJldi54bWxQSwUGAAAAAAQABAD5AAAAjwMAAAAA&#10;" strokecolor="gray [1629]" strokeweight="2.25pt">
                        <v:stroke dashstyle="3 1" joinstyle="miter"/>
                      </v:line>
                      <v:line id="Gerader Verbinder 9" o:spid="_x0000_s1035" style="position:absolute;visibility:visible;mso-wrap-style:square" from="2571,7715" to="6096,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dw47cIAAADaAAAADwAAAGRycy9kb3ducmV2LnhtbESPQYvCMBSE7wv+h/AEb2uqB3GrUaoi&#10;eLCHVcHro3m2xealJlHr/vqNsLDHYWa+YebLzjTiQc7XlhWMhgkI4sLqmksFp+P2cwrCB2SNjWVS&#10;8CIPy0XvY46ptk/+pschlCJC2KeooAqhTaX0RUUG/dC2xNG7WGcwROlKqR0+I9w0cpwkE2mw5rhQ&#10;YUvriorr4W4UrMZu9ZPlWbtP8nNzyTe1vm3WSg36XTYDEagL/+G/9k4r+IL3lXgD5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dw47cIAAADaAAAADwAAAAAAAAAAAAAA&#10;AAChAgAAZHJzL2Rvd25yZXYueG1sUEsFBgAAAAAEAAQA+QAAAJADAAAAAA==&#10;" strokecolor="gray [1629]" strokeweight="2.25pt">
                        <v:stroke dashstyle="3 1" joinstyle="miter"/>
                      </v:line>
                      <v:line id="Gerader Verbinder 10" o:spid="_x0000_s1036" style="position:absolute;visibility:visible;mso-wrap-style:square" from="3905,6381" to="8858,11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hoasQAAADbAAAADwAAAGRycy9kb3ducmV2LnhtbESPQW/CMAyF75P4D5GRdhspHCZUCKiA&#10;JnGghzEkrlZj2orGKUkG3X79fEDazdZ7fu/zcj24Tt0pxNazgekkA0VcedtybeD09fE2BxUTssXO&#10;Mxn4oQjr1ehlibn1D/6k+zHVSkI45migSanPtY5VQw7jxPfEol18cJhkDbW2AR8S7jo9y7J37bBl&#10;aWiwp21D1fX47QxsZmHzW5RFf8jKc3cpd6297bbGvI6HYgEq0ZD+zc/rvRV8oZdfZAC9+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eGhqxAAAANsAAAAPAAAAAAAAAAAA&#10;AAAAAKECAABkcnMvZG93bnJldi54bWxQSwUGAAAAAAQABAD5AAAAkgMAAAAA&#10;" strokecolor="gray [1629]" strokeweight="2.25pt">
                        <v:stroke dashstyle="3 1" joinstyle="miter"/>
                      </v:line>
                      <v:line id="Gerader Verbinder 11" o:spid="_x0000_s1037" style="position:absolute;visibility:visible;mso-wrap-style:square" from="5429,5334" to="9334,9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TN8cIAAADbAAAADwAAAGRycy9kb3ducmV2LnhtbERPTWvCQBC9F/wPywje6iYepERXiQah&#10;B3NoWuh1yI5JMDsbd7cm9td3C4Xe5vE+Z7ufTC/u5HxnWUG6TEAQ11Z33Cj4eD89v4DwAVljb5kU&#10;PMjDfjd72mKm7chvdK9CI2II+wwVtCEMmZS+bsmgX9qBOHIX6wyGCF0jtcMxhpterpJkLQ12HBta&#10;HOjYUn2tvoyCw8odvvMyH85J+dlfyqLTt+Ko1GI+5RsQgabwL/5zv+o4P4XfX+IBcvc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TTN8cIAAADbAAAADwAAAAAAAAAAAAAA&#10;AAChAgAAZHJzL2Rvd25yZXYueG1sUEsFBgAAAAAEAAQA+QAAAJADAAAAAA==&#10;" strokecolor="gray [1629]" strokeweight="2.25pt">
                        <v:stroke dashstyle="3 1" joinstyle="miter"/>
                      </v:line>
                    </v:group>
                  </v:group>
                  <v:shapetype id="_x0000_t202" coordsize="21600,21600" o:spt="202" path="m,l,21600r21600,l21600,xe">
                    <v:stroke joinstyle="miter"/>
                    <v:path gradientshapeok="t" o:connecttype="rect"/>
                  </v:shapetype>
                  <v:shape id="Textfeld 2" o:spid="_x0000_s1038" type="#_x0000_t202" style="position:absolute;left:1905;top:12191;width:5620;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zC4cMA&#10;AADcAAAADwAAAGRycy9kb3ducmV2LnhtbESPzWoCQRCE7wHfYeiAl6AzCvlhdRQRjDl4ickDNDvt&#10;7pqdnnWn465v7wiCx6KqvqLmy97X6kxtrAJbmIwNKOI8uIoLC78/m9EHqCjIDuvAZOFCEZaLwdMc&#10;Mxc6/qbzXgqVIBwztFCKNJnWMS/JYxyHhjh5h9B6lCTbQrsWuwT3tZ4a86Y9VpwWSmxoXVL+t//3&#10;Fo6Hrcir6bSYgj5fdqdTdTRo7fC5X81ACfXyCN/bX87CdPIOtzPpCOjF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zC4cMAAADcAAAADwAAAAAAAAAAAAAAAACYAgAAZHJzL2Rv&#10;d25yZXYueG1sUEsFBgAAAAAEAAQA9QAAAIgDAAAAAA==&#10;" fillcolor="#c00000" stroked="f">
                    <v:textbox>
                      <w:txbxContent>
                        <w:p w:rsidR="007470F3" w:rsidRPr="006503D5" w:rsidRDefault="007470F3">
                          <w:pPr>
                            <w:rPr>
                              <w:b/>
                              <w:sz w:val="28"/>
                              <w:lang w:val="de-DE"/>
                            </w:rPr>
                          </w:pPr>
                          <w:r w:rsidRPr="006503D5">
                            <w:rPr>
                              <w:b/>
                              <w:sz w:val="28"/>
                            </w:rPr>
                            <w:t>EEG</w:t>
                          </w:r>
                        </w:p>
                      </w:txbxContent>
                    </v:textbox>
                  </v:shape>
                  <v:shape id="Textfeld 2" o:spid="_x0000_s1039" type="#_x0000_t202" style="position:absolute;left:23716;top:12192;width:5525;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896cMA&#10;AADbAAAADwAAAGRycy9kb3ducmV2LnhtbERPTU/CQBC9k/gfNmPChcC2CMQUFiISFW5auXCbdIe2&#10;sTu7dtdS/71rQsJtXt7nrDa9aURHra8tK0gnCQjiwuqaSwXHz5fxIwgfkDU2lknBL3nYrO8GK8y0&#10;vfAHdXkoRQxhn6GCKgSXSemLigz6iXXEkTvb1mCIsC2lbvESw00jp0mykAZrjg0VOnquqPjKf4yC&#10;bTiMXt3b/LRLH9L3Ljdu+707KDW875+WIAL14Sa+uvc6zp/B/y/xAL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d896cMAAADbAAAADwAAAAAAAAAAAAAAAACYAgAAZHJzL2Rv&#10;d25yZXYueG1sUEsFBgAAAAAEAAQA9QAAAIgDAAAAAA==&#10;" fillcolor="#0070c0" stroked="f">
                    <v:textbox>
                      <w:txbxContent>
                        <w:p w:rsidR="007470F3" w:rsidRPr="006503D5" w:rsidRDefault="007470F3" w:rsidP="006503D5">
                          <w:pPr>
                            <w:rPr>
                              <w:b/>
                              <w:color w:val="FFFFFF" w:themeColor="background1"/>
                              <w:sz w:val="28"/>
                              <w:lang w:val="de-DE"/>
                            </w:rPr>
                          </w:pPr>
                          <w:proofErr w:type="gramStart"/>
                          <w:r w:rsidRPr="006503D5">
                            <w:rPr>
                              <w:b/>
                              <w:color w:val="FFFFFF" w:themeColor="background1"/>
                              <w:sz w:val="28"/>
                            </w:rPr>
                            <w:t>fMRI</w:t>
                          </w:r>
                          <w:proofErr w:type="gramEnd"/>
                        </w:p>
                      </w:txbxContent>
                    </v:textbox>
                  </v:shape>
                </v:group>
                <v:shape id="Textfeld 2" o:spid="_x0000_s1040" type="#_x0000_t202" style="position:absolute;top:29527;width:53530;height:8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TGkr8A&#10;AADbAAAADwAAAGRycy9kb3ducmV2LnhtbERPy6rCMBDdX/AfwghuLpoq3qrVKCoobn18wNiMbbGZ&#10;lCba+vdGEO5uDuc5i1VrSvGk2hWWFQwHEQji1OqCMwWX864/BeE8ssbSMil4kYPVsvOzwETbho/0&#10;PPlMhBB2CSrIva8SKV2ak0E3sBVx4G62NugDrDOpa2xCuCnlKIpiabDg0JBjRduc0vvpYRTcDs3v&#10;36y57v1lchzHGywmV/tSqtdt13MQnlr/L/66DzrMj+HzSzhAL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txMaSvwAAANsAAAAPAAAAAAAAAAAAAAAAAJgCAABkcnMvZG93bnJl&#10;di54bWxQSwUGAAAAAAQABAD1AAAAhAMAAAAA&#10;" stroked="f">
                  <v:textbox>
                    <w:txbxContent>
                      <w:p w:rsidR="007470F3" w:rsidRPr="00753038" w:rsidRDefault="007470F3" w:rsidP="00420FB1">
                        <w:pPr>
                          <w:jc w:val="both"/>
                        </w:pPr>
                        <w:proofErr w:type="gramStart"/>
                        <w:r w:rsidRPr="00753038">
                          <w:t>Fig. 1.</w:t>
                        </w:r>
                        <w:proofErr w:type="gramEnd"/>
                        <w:r>
                          <w:t xml:space="preserve"> Illustration of variance proportions in EEG and fMRI signal attributed uniquely to EEG (red) or fMRI (blue) and event-related neurovascular coupling (striped) or event-unrelated coupling (not striped shared area) from Herrmann and </w:t>
                        </w:r>
                        <w:proofErr w:type="spellStart"/>
                        <w:r>
                          <w:t>Debener</w:t>
                        </w:r>
                        <w:proofErr w:type="spellEnd"/>
                        <w:r>
                          <w:t xml:space="preserve"> </w:t>
                        </w:r>
                        <w:r>
                          <w:fldChar w:fldCharType="begin" w:fldLock="1"/>
                        </w:r>
                        <w:r w:rsidR="00993314">
                          <w:instrText>ADDIN CSL_CITATION { "citationItems" : [ { "id" : "ITEM-1", "itemData" : { "DOI" : "10.1016/j.ijpsycho.2007.06.006",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u2013fMRI approach. We summarize the main data integration approaches developed to achieve such a combination, discuss the current state-of-the-art in this field and outline challenges for the future success of this promising approach.", "author" : [ { "dropping-particle" : "", "family" : "Herrmann", "given" : "Christoph S", "non-dropping-particle" : "", "parse-names" : false, "suffix" : "" }, { "dropping-particle" : "", "family" : "Debener", "given" : "Stefan", "non-dropping-particle" : "", "parse-names" : false, "suffix" : "" } ], "id" : "ITEM-1", "issued" : { "date-parts" : [ [ "2007" ] ] }, "title" : "Simultaneous recording of EEG and BOLD responses: A historical perspective", "type" : "article-journal" }, "uris" : [ "http://www.mendeley.com/documents/?uuid=64708b12-d44f-33a5-b849-15a2f41ad2e0" ] } ], "mendeley" : { "formattedCitation" : "(Herrmann &amp; Debener, 2007)", "manualFormatting" : "(2007)", "plainTextFormattedCitation" : "(Herrmann &amp; Debener, 2007)", "previouslyFormattedCitation" : "(Herrmann &amp; Debener, 2007)" }, "properties" : {  }, "schema" : "https://github.com/citation-style-language/schema/raw/master/csl-citation.json" }</w:instrText>
                        </w:r>
                        <w:r>
                          <w:fldChar w:fldCharType="separate"/>
                        </w:r>
                        <w:r w:rsidRPr="00753038">
                          <w:rPr>
                            <w:noProof/>
                          </w:rPr>
                          <w:t>(2007)</w:t>
                        </w:r>
                        <w:r>
                          <w:fldChar w:fldCharType="end"/>
                        </w:r>
                        <w:r>
                          <w:t>.</w:t>
                        </w:r>
                      </w:p>
                    </w:txbxContent>
                  </v:textbox>
                </v:shape>
                <w10:wrap type="topAndBottom"/>
              </v:group>
            </w:pict>
          </mc:Fallback>
        </mc:AlternateContent>
      </w:r>
      <w:r w:rsidR="00470B7E">
        <w:rPr>
          <w:sz w:val="24"/>
        </w:rPr>
        <w:t>As a result,</w:t>
      </w:r>
      <w:r w:rsidR="001A0660">
        <w:rPr>
          <w:sz w:val="24"/>
        </w:rPr>
        <w:t xml:space="preserve"> approaches for </w:t>
      </w:r>
      <w:r w:rsidR="001252A6">
        <w:rPr>
          <w:sz w:val="24"/>
        </w:rPr>
        <w:t>combined</w:t>
      </w:r>
      <w:r w:rsidR="001A0660">
        <w:rPr>
          <w:sz w:val="24"/>
        </w:rPr>
        <w:t xml:space="preserve"> EEG-fMRI recordings </w:t>
      </w:r>
      <w:r w:rsidR="0040629D">
        <w:rPr>
          <w:sz w:val="24"/>
        </w:rPr>
        <w:t>allow analysing</w:t>
      </w:r>
      <w:r>
        <w:rPr>
          <w:sz w:val="24"/>
        </w:rPr>
        <w:t xml:space="preserve"> </w:t>
      </w:r>
      <w:r w:rsidR="00470B7E">
        <w:rPr>
          <w:sz w:val="24"/>
        </w:rPr>
        <w:t>shared and discrete signal variation</w:t>
      </w:r>
      <w:r w:rsidR="006D1AFF">
        <w:rPr>
          <w:sz w:val="24"/>
        </w:rPr>
        <w:t xml:space="preserve"> (see Fig. 1)</w:t>
      </w:r>
      <w:r w:rsidR="00470B7E">
        <w:rPr>
          <w:sz w:val="24"/>
        </w:rPr>
        <w:t xml:space="preserve"> </w:t>
      </w:r>
      <w:r w:rsidR="001A0660">
        <w:rPr>
          <w:sz w:val="24"/>
        </w:rPr>
        <w:t xml:space="preserve">in these methods </w:t>
      </w:r>
      <w:r w:rsidR="001A0660">
        <w:rPr>
          <w:sz w:val="24"/>
        </w:rPr>
        <w:fldChar w:fldCharType="begin" w:fldLock="1"/>
      </w:r>
      <w:r w:rsidR="00993314">
        <w:rPr>
          <w:sz w:val="24"/>
        </w:rPr>
        <w:instrText>ADDIN CSL_CITATION { "citationItems" : [ { "id" : "ITEM-1", "itemData" : { "DOI" : "10.1016/j.ijpsycho.2007.06.006",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u2013fMRI approach. We summarize the main data integration approaches developed to achieve such a combination, discuss the current state-of-the-art in this field and outline challenges for the future success of this promising approach.", "author" : [ { "dropping-particle" : "", "family" : "Herrmann", "given" : "Christoph S", "non-dropping-particle" : "", "parse-names" : false, "suffix" : "" }, { "dropping-particle" : "", "family" : "Debener", "given" : "Stefan", "non-dropping-particle" : "", "parse-names" : false, "suffix" : "" } ], "id" : "ITEM-1", "issued" : { "date-parts" : [ [ "2007" ] ] }, "title" : "Simultaneous recording of EEG and BOLD responses: A historical perspective", "type" : "article-journal" }, "uris" : [ "http://www.mendeley.com/documents/?uuid=64708b12-d44f-33a5-b849-15a2f41ad2e0" ] } ], "mendeley" : { "formattedCitation" : "(Herrmann &amp; Debener, 2007)", "plainTextFormattedCitation" : "(Herrmann &amp; Debener, 2007)", "previouslyFormattedCitation" : "(Herrmann &amp; Debener, 2007)" }, "properties" : {  }, "schema" : "https://github.com/citation-style-language/schema/raw/master/csl-citation.json" }</w:instrText>
      </w:r>
      <w:r w:rsidR="001A0660">
        <w:rPr>
          <w:sz w:val="24"/>
        </w:rPr>
        <w:fldChar w:fldCharType="separate"/>
      </w:r>
      <w:r w:rsidR="001A0660" w:rsidRPr="001A0660">
        <w:rPr>
          <w:noProof/>
          <w:sz w:val="24"/>
        </w:rPr>
        <w:t>(Herrmann &amp; Debener, 2007)</w:t>
      </w:r>
      <w:r w:rsidR="001A0660">
        <w:rPr>
          <w:sz w:val="24"/>
        </w:rPr>
        <w:fldChar w:fldCharType="end"/>
      </w:r>
      <w:r w:rsidR="00DA1E6A">
        <w:rPr>
          <w:sz w:val="24"/>
        </w:rPr>
        <w:t>. Highlighting neurovascular</w:t>
      </w:r>
      <w:r w:rsidR="001A0660">
        <w:rPr>
          <w:sz w:val="24"/>
        </w:rPr>
        <w:t xml:space="preserve"> coupling and </w:t>
      </w:r>
      <w:r w:rsidR="00DA1E6A">
        <w:rPr>
          <w:sz w:val="24"/>
        </w:rPr>
        <w:t xml:space="preserve">decoupling </w:t>
      </w:r>
      <w:r w:rsidR="001A0660">
        <w:rPr>
          <w:sz w:val="24"/>
        </w:rPr>
        <w:t>promises</w:t>
      </w:r>
      <w:r w:rsidR="00FF4A54">
        <w:rPr>
          <w:sz w:val="24"/>
        </w:rPr>
        <w:t xml:space="preserve"> new</w:t>
      </w:r>
      <w:r w:rsidR="001A0660">
        <w:rPr>
          <w:sz w:val="24"/>
        </w:rPr>
        <w:t xml:space="preserve"> insights </w:t>
      </w:r>
      <w:r w:rsidR="00B0616D">
        <w:rPr>
          <w:sz w:val="24"/>
        </w:rPr>
        <w:t>for the study of</w:t>
      </w:r>
      <w:r w:rsidR="001A0660">
        <w:rPr>
          <w:sz w:val="24"/>
        </w:rPr>
        <w:t xml:space="preserve"> physiological foundations of EEG and fMRI as wells as</w:t>
      </w:r>
      <w:r w:rsidR="00FF4A54">
        <w:rPr>
          <w:sz w:val="24"/>
        </w:rPr>
        <w:t xml:space="preserve"> experimental investigations of</w:t>
      </w:r>
      <w:r w:rsidR="001A0660">
        <w:rPr>
          <w:sz w:val="24"/>
        </w:rPr>
        <w:t xml:space="preserve"> cognitive processes.</w:t>
      </w:r>
      <w:r w:rsidR="001E1AA6">
        <w:rPr>
          <w:sz w:val="24"/>
        </w:rPr>
        <w:t xml:space="preserve"> </w:t>
      </w:r>
    </w:p>
    <w:p w14:paraId="38F32AAE" w14:textId="77777777" w:rsidR="00470B7E" w:rsidRDefault="00753038" w:rsidP="00420FB1">
      <w:pPr>
        <w:pStyle w:val="Heading2"/>
        <w:jc w:val="both"/>
        <w:rPr>
          <w:color w:val="auto"/>
          <w:sz w:val="28"/>
          <w:szCs w:val="28"/>
        </w:rPr>
      </w:pPr>
      <w:bookmarkStart w:id="2" w:name="_Toc480782226"/>
      <w:r>
        <w:rPr>
          <w:color w:val="auto"/>
          <w:sz w:val="28"/>
          <w:szCs w:val="28"/>
        </w:rPr>
        <w:t>1.2</w:t>
      </w:r>
      <w:r w:rsidR="00470B7E" w:rsidRPr="00470B7E">
        <w:rPr>
          <w:color w:val="auto"/>
          <w:sz w:val="28"/>
          <w:szCs w:val="28"/>
        </w:rPr>
        <w:t xml:space="preserve"> Approaches for multimodal data fusion</w:t>
      </w:r>
      <w:bookmarkEnd w:id="2"/>
    </w:p>
    <w:p w14:paraId="63B93438" w14:textId="77777777" w:rsidR="002073C9" w:rsidRDefault="002073C9" w:rsidP="00420FB1">
      <w:pPr>
        <w:spacing w:after="0" w:line="360" w:lineRule="auto"/>
        <w:ind w:firstLine="425"/>
        <w:jc w:val="both"/>
        <w:rPr>
          <w:sz w:val="24"/>
        </w:rPr>
      </w:pPr>
    </w:p>
    <w:p w14:paraId="53152E78" w14:textId="77777777" w:rsidR="00420FB1" w:rsidRDefault="00420FB1" w:rsidP="00420FB1">
      <w:pPr>
        <w:spacing w:after="0" w:line="360" w:lineRule="auto"/>
        <w:ind w:firstLine="425"/>
        <w:jc w:val="both"/>
        <w:rPr>
          <w:sz w:val="24"/>
        </w:rPr>
      </w:pPr>
      <w:r>
        <w:rPr>
          <w:sz w:val="24"/>
        </w:rPr>
        <w:t>Despite the short time combined EEG and fMRI has been emerging as a research field, there</w:t>
      </w:r>
      <w:r w:rsidR="00E35415">
        <w:rPr>
          <w:sz w:val="24"/>
        </w:rPr>
        <w:t xml:space="preserve"> is already a wealth of literature for statistical analyses</w:t>
      </w:r>
      <w:r>
        <w:rPr>
          <w:sz w:val="24"/>
        </w:rPr>
        <w:t xml:space="preserve">. Recently, multimodal data </w:t>
      </w:r>
      <w:r w:rsidR="00542CC0">
        <w:rPr>
          <w:sz w:val="24"/>
        </w:rPr>
        <w:t>fusion</w:t>
      </w:r>
      <w:r>
        <w:rPr>
          <w:sz w:val="24"/>
        </w:rPr>
        <w:t xml:space="preserve"> has received attention most of all </w:t>
      </w:r>
      <w:r>
        <w:rPr>
          <w:sz w:val="24"/>
        </w:rPr>
        <w:fldChar w:fldCharType="begin" w:fldLock="1"/>
      </w:r>
      <w:r w:rsidR="00993314">
        <w:rPr>
          <w:sz w:val="24"/>
        </w:rPr>
        <w:instrText>ADDIN CSL_CITATION { "citationItems" : [ { "id" : "ITEM-1", "itemData" : { "DOI" : "10.1007/978-3-540-87919-0", "ISBN" : "9783540879183", "ISSN" : "9783540879190 3540879196", "PMID" : "15003161", "abstract" : "Consequently, it seems certain that the integration of fMRI and EEG will play an increasing role in neuroscience and of the clinical study of brain disorders ...", "author" : [ { "dropping-particle" : "", "family" : "Multert", "given" : "Christoph", "non-dropping-particle" : "", "parse-names" : false, "suffix" : "" }, { "dropping-particle" : "", "family" : "Lemieux", "given" : "Louis", "non-dropping-particle" : "", "parse-names" : false, "suffix" : "" } ], "container-title" : "Book", "editor" : [ { "dropping-particle" : "", "family" : "Mulert", "given" : "Christoph", "non-dropping-particle" : "", "parse-names" : false, "suffix" : "" }, { "dropping-particle" : "", "family" : "Lemieux", "given" : "Louis", "non-dropping-particle" : "", "parse-names" : false, "suffix" : "" } ], "id" : "ITEM-1", "issued" : { "date-parts" : [ [ "2009" ] ] }, "page" : "538", "publisher" : "Springer Berlin Heidelberg", "publisher-place" : "Berlin, Heidelberg", "title" : "EEG-fMRI; Physiological Basis, Technique, and Applications", "type" : "article-journal" }, "uris" : [ "http://www.mendeley.com/documents/?uuid=23df7477-df58-32c7-b5fe-77da5c26c47c" ] } ], "mendeley" : { "formattedCitation" : "(Multert &amp; Lemieux, 2009)", "plainTextFormattedCitation" : "(Multert &amp; Lemieux, 2009)", "previouslyFormattedCitation" : "(Multert &amp; Lemieux, 2009)" }, "properties" : {  }, "schema" : "https://github.com/citation-style-language/schema/raw/master/csl-citation.json" }</w:instrText>
      </w:r>
      <w:r>
        <w:rPr>
          <w:sz w:val="24"/>
        </w:rPr>
        <w:fldChar w:fldCharType="separate"/>
      </w:r>
      <w:r w:rsidRPr="00420FB1">
        <w:rPr>
          <w:noProof/>
          <w:sz w:val="24"/>
        </w:rPr>
        <w:t>(Multert &amp; Lemieux, 2009)</w:t>
      </w:r>
      <w:r>
        <w:rPr>
          <w:sz w:val="24"/>
        </w:rPr>
        <w:fldChar w:fldCharType="end"/>
      </w:r>
      <w:r>
        <w:rPr>
          <w:sz w:val="24"/>
        </w:rPr>
        <w:t>.</w:t>
      </w:r>
    </w:p>
    <w:p w14:paraId="6EA4A189" w14:textId="77777777" w:rsidR="00E35415" w:rsidRDefault="00420FB1" w:rsidP="00420FB1">
      <w:pPr>
        <w:spacing w:after="0" w:line="360" w:lineRule="auto"/>
        <w:ind w:firstLine="425"/>
        <w:jc w:val="both"/>
        <w:rPr>
          <w:sz w:val="24"/>
        </w:rPr>
      </w:pPr>
      <w:r>
        <w:rPr>
          <w:sz w:val="24"/>
        </w:rPr>
        <w:t xml:space="preserve"> </w:t>
      </w:r>
      <w:r w:rsidR="00542CC0">
        <w:rPr>
          <w:sz w:val="24"/>
        </w:rPr>
        <w:t>This approach stands opposed to the isolated (i.e. ERP, frequency analyses, fMRI contrasts, connectivity analyses) and asymmetric types of data analyses, such as EEG-</w:t>
      </w:r>
      <w:r w:rsidR="00542CC0">
        <w:rPr>
          <w:sz w:val="24"/>
        </w:rPr>
        <w:lastRenderedPageBreak/>
        <w:t xml:space="preserve">informed fMRI and fMRI-informed EEG.  In all of these cases one of the two methods takes </w:t>
      </w:r>
      <w:r w:rsidR="00542CC0" w:rsidRPr="00542CC0">
        <w:rPr>
          <w:sz w:val="24"/>
        </w:rPr>
        <w:t>precedence</w:t>
      </w:r>
      <w:r w:rsidR="00542CC0">
        <w:rPr>
          <w:sz w:val="24"/>
        </w:rPr>
        <w:t xml:space="preserve"> over or excludes the other</w:t>
      </w:r>
      <w:r w:rsidR="001C39F2">
        <w:rPr>
          <w:sz w:val="24"/>
        </w:rPr>
        <w:t xml:space="preserve"> </w:t>
      </w:r>
      <w:r w:rsidR="001C39F2">
        <w:rPr>
          <w:sz w:val="24"/>
        </w:rPr>
        <w:fldChar w:fldCharType="begin" w:fldLock="1"/>
      </w:r>
      <w:r w:rsidR="00993314">
        <w:rPr>
          <w:sz w:val="24"/>
        </w:rPr>
        <w:instrText>ADDIN CSL_CITATION { "citationItems" : [ { "id" : "ITEM-1", "itemData" : { "DOI" : "10.1523/JNEUROSCI.0447-12.2012", "ISBN" : "1529-2401 (Electronic)\\r0270-6474 (Linking)", "ISSN" : "1529-2401",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The Journal of neuroscience : the official journal of the Society for Neuroscience", "id" : "ITEM-1", "issue" : "18", "issued" : { "date-parts" : [ [ "2012" ] ] }, "page" : "6053-60", "title" : "Methods for simultaneous EEG-fMRI: an introductory review.", "type" : "article-journal", "volume" : "32" }, "uris" : [ "http://www.mendeley.com/documents/?uuid=6d80a133-c3e1-3091-a15a-30c1dbc9f7e8" ] } ], "mendeley" : { "formattedCitation" : "(Ren\u00e9 J Huster, Debener, Eichele, &amp; Herrmann, 2012)", "manualFormatting" : "(Huster, Debener, &amp; Eichele, 2012)", "plainTextFormattedCitation" : "(Ren\u00e9 J Huster, Debener, Eichele, &amp; Herrmann, 2012)", "previouslyFormattedCitation" : "(Ren\u00e9 J Huster, Debener, Eichele, &amp; Herrmann, 2012)" }, "properties" : {  }, "schema" : "https://github.com/citation-style-language/schema/raw/master/csl-citation.json" }</w:instrText>
      </w:r>
      <w:r w:rsidR="001C39F2">
        <w:rPr>
          <w:sz w:val="24"/>
        </w:rPr>
        <w:fldChar w:fldCharType="separate"/>
      </w:r>
      <w:r w:rsidR="007C5B36">
        <w:rPr>
          <w:noProof/>
          <w:sz w:val="24"/>
        </w:rPr>
        <w:t>(</w:t>
      </w:r>
      <w:r w:rsidR="007C5B36" w:rsidRPr="007C5B36">
        <w:rPr>
          <w:noProof/>
          <w:sz w:val="24"/>
        </w:rPr>
        <w:t>Huster, Debener, &amp; Eichele, 2012)</w:t>
      </w:r>
      <w:r w:rsidR="001C39F2">
        <w:rPr>
          <w:sz w:val="24"/>
        </w:rPr>
        <w:fldChar w:fldCharType="end"/>
      </w:r>
      <w:r w:rsidR="00542CC0">
        <w:rPr>
          <w:sz w:val="24"/>
        </w:rPr>
        <w:t>.</w:t>
      </w:r>
      <w:r w:rsidR="001C39F2">
        <w:rPr>
          <w:sz w:val="24"/>
        </w:rPr>
        <w:t xml:space="preserve"> Further, each of these analyses only uses part of the data.</w:t>
      </w:r>
      <w:r w:rsidR="00542CC0">
        <w:rPr>
          <w:sz w:val="24"/>
        </w:rPr>
        <w:t xml:space="preserve"> The main advantage of data fusion is that it represents a multivariate approach which takes into account </w:t>
      </w:r>
      <w:r w:rsidR="001C39F2">
        <w:rPr>
          <w:sz w:val="24"/>
        </w:rPr>
        <w:t xml:space="preserve">almost </w:t>
      </w:r>
      <w:r w:rsidR="00542CC0">
        <w:rPr>
          <w:sz w:val="24"/>
        </w:rPr>
        <w:t>all available information</w:t>
      </w:r>
      <w:r w:rsidR="001C39F2">
        <w:rPr>
          <w:sz w:val="24"/>
        </w:rPr>
        <w:t>.</w:t>
      </w:r>
    </w:p>
    <w:p w14:paraId="3CD5ECD8" w14:textId="77777777" w:rsidR="00522F58" w:rsidRDefault="00522F58" w:rsidP="00420FB1">
      <w:pPr>
        <w:spacing w:after="0" w:line="360" w:lineRule="auto"/>
        <w:ind w:firstLine="425"/>
        <w:jc w:val="both"/>
        <w:rPr>
          <w:sz w:val="24"/>
        </w:rPr>
      </w:pPr>
    </w:p>
    <w:p w14:paraId="75EBFFD8" w14:textId="77777777" w:rsidR="00522F58" w:rsidRPr="00522F58" w:rsidRDefault="00522F58" w:rsidP="00522F58">
      <w:pPr>
        <w:pStyle w:val="Heading3"/>
        <w:ind w:left="425"/>
        <w:rPr>
          <w:color w:val="auto"/>
        </w:rPr>
      </w:pPr>
      <w:bookmarkStart w:id="3" w:name="_Toc480782227"/>
      <w:r w:rsidRPr="00522F58">
        <w:rPr>
          <w:color w:val="auto"/>
        </w:rPr>
        <w:t>1.2.1 Joint Independent Component Analysis</w:t>
      </w:r>
      <w:bookmarkEnd w:id="3"/>
    </w:p>
    <w:p w14:paraId="79C2F874" w14:textId="77777777" w:rsidR="00522F58" w:rsidRPr="00522F58" w:rsidRDefault="00522F58" w:rsidP="00522F58"/>
    <w:p w14:paraId="47C26510" w14:textId="77777777" w:rsidR="001C39F2" w:rsidRDefault="003B3E4B" w:rsidP="00522F58">
      <w:pPr>
        <w:spacing w:after="0" w:line="360" w:lineRule="auto"/>
        <w:ind w:firstLine="425"/>
        <w:jc w:val="both"/>
        <w:rPr>
          <w:sz w:val="24"/>
        </w:rPr>
      </w:pPr>
      <w:r>
        <w:rPr>
          <w:rFonts w:eastAsiaTheme="minorEastAsia"/>
          <w:noProof/>
          <w:sz w:val="24"/>
          <w:lang w:eastAsia="en-GB"/>
        </w:rPr>
        <mc:AlternateContent>
          <mc:Choice Requires="wpg">
            <w:drawing>
              <wp:anchor distT="0" distB="0" distL="114300" distR="114300" simplePos="0" relativeHeight="251678720" behindDoc="0" locked="0" layoutInCell="1" allowOverlap="1" wp14:anchorId="1D06A522" wp14:editId="22F9DBED">
                <wp:simplePos x="0" y="0"/>
                <wp:positionH relativeFrom="column">
                  <wp:posOffset>-39370</wp:posOffset>
                </wp:positionH>
                <wp:positionV relativeFrom="paragraph">
                  <wp:posOffset>4237009</wp:posOffset>
                </wp:positionV>
                <wp:extent cx="5760720" cy="2790825"/>
                <wp:effectExtent l="0" t="0" r="0" b="9525"/>
                <wp:wrapTopAndBottom/>
                <wp:docPr id="7" name="Gruppieren 7"/>
                <wp:cNvGraphicFramePr/>
                <a:graphic xmlns:a="http://schemas.openxmlformats.org/drawingml/2006/main">
                  <a:graphicData uri="http://schemas.microsoft.com/office/word/2010/wordprocessingGroup">
                    <wpg:wgp>
                      <wpg:cNvGrpSpPr/>
                      <wpg:grpSpPr>
                        <a:xfrm>
                          <a:off x="0" y="0"/>
                          <a:ext cx="5760720" cy="2790825"/>
                          <a:chOff x="0" y="0"/>
                          <a:chExt cx="5760720" cy="2790826"/>
                        </a:xfrm>
                      </wpg:grpSpPr>
                      <pic:pic xmlns:pic="http://schemas.openxmlformats.org/drawingml/2006/picture">
                        <pic:nvPicPr>
                          <pic:cNvPr id="2" name="Grafik 10"/>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2079625"/>
                          </a:xfrm>
                          <a:prstGeom prst="rect">
                            <a:avLst/>
                          </a:prstGeom>
                        </pic:spPr>
                      </pic:pic>
                      <wps:wsp>
                        <wps:cNvPr id="3" name="Textfeld 2"/>
                        <wps:cNvSpPr txBox="1">
                          <a:spLocks noChangeArrowheads="1"/>
                        </wps:cNvSpPr>
                        <wps:spPr bwMode="auto">
                          <a:xfrm>
                            <a:off x="180975" y="2105026"/>
                            <a:ext cx="5353050" cy="685800"/>
                          </a:xfrm>
                          <a:prstGeom prst="rect">
                            <a:avLst/>
                          </a:prstGeom>
                          <a:solidFill>
                            <a:srgbClr val="FFFFFF"/>
                          </a:solidFill>
                          <a:ln w="9525">
                            <a:noFill/>
                            <a:miter lim="800000"/>
                            <a:headEnd/>
                            <a:tailEnd/>
                          </a:ln>
                        </wps:spPr>
                        <wps:txbx>
                          <w:txbxContent>
                            <w:p w14:paraId="324C542C" w14:textId="77777777" w:rsidR="007470F3" w:rsidRPr="00753038" w:rsidRDefault="007470F3" w:rsidP="009420B0">
                              <w:pPr>
                                <w:jc w:val="both"/>
                              </w:pPr>
                              <w:r>
                                <w:t>Fig. 2</w:t>
                              </w:r>
                              <w:r w:rsidRPr="00753038">
                                <w:t>.</w:t>
                              </w:r>
                              <w:r>
                                <w:t xml:space="preserve"> Illustration of </w:t>
                              </w:r>
                              <w:proofErr w:type="spellStart"/>
                              <w:r>
                                <w:t>j</w:t>
                              </w:r>
                              <w:r w:rsidRPr="009420B0">
                                <w:t>ICA</w:t>
                              </w:r>
                              <w:proofErr w:type="spellEnd"/>
                              <w:r>
                                <w:t xml:space="preserve"> with coupled feature matrix of multimodal datasets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oMath>
                              <w:r>
                                <w:rPr>
                                  <w:rFonts w:eastAsiaTheme="minorEastAsia"/>
                                </w:rPr>
                                <w:t xml:space="preserve"> in a shared data matrix (left) and in an umixed matrix with shared beta weights (right) from Calhoun and </w:t>
                              </w:r>
                              <w:proofErr w:type="spellStart"/>
                              <w:r>
                                <w:rPr>
                                  <w:rFonts w:eastAsiaTheme="minorEastAsia"/>
                                </w:rPr>
                                <w:t>Adali</w:t>
                              </w:r>
                              <w:proofErr w:type="spellEnd"/>
                              <w:r>
                                <w:rPr>
                                  <w:rFonts w:eastAsiaTheme="minorEastAsia"/>
                                </w:rPr>
                                <w:t xml:space="preserve"> </w:t>
                              </w:r>
                              <w:r>
                                <w:rPr>
                                  <w:rFonts w:eastAsiaTheme="minorEastAsia"/>
                                </w:rPr>
                                <w:fldChar w:fldCharType="begin" w:fldLock="1"/>
                              </w:r>
                              <w:r w:rsidR="00993314">
                                <w:rPr>
                                  <w:rFonts w:eastAsiaTheme="minorEastAsia"/>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Pr>
                                  <w:rFonts w:eastAsiaTheme="minorEastAsia"/>
                                </w:rPr>
                                <w:fldChar w:fldCharType="separate"/>
                              </w:r>
                              <w:r>
                                <w:rPr>
                                  <w:rFonts w:eastAsiaTheme="minorEastAsia"/>
                                  <w:noProof/>
                                </w:rPr>
                                <w:t>(</w:t>
                              </w:r>
                              <w:r w:rsidRPr="009420B0">
                                <w:rPr>
                                  <w:rFonts w:eastAsiaTheme="minorEastAsia"/>
                                  <w:noProof/>
                                </w:rPr>
                                <w:t>2009)</w:t>
                              </w:r>
                              <w:r>
                                <w:rPr>
                                  <w:rFonts w:eastAsiaTheme="minorEastAsia"/>
                                </w:rPr>
                                <w:fldChar w:fldCharType="end"/>
                              </w:r>
                              <w:r>
                                <w:rPr>
                                  <w:rFonts w:eastAsiaTheme="minorEastAsia"/>
                                </w:rPr>
                                <w:t xml:space="preserve">.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uppieren 7" o:spid="_x0000_s1041" style="position:absolute;left:0;text-align:left;margin-left:-3.1pt;margin-top:333.6pt;width:453.6pt;height:219.75pt;z-index:251678720;mso-height-relative:margin" coordsize="57607,2790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0" o:spid="_x0000_s1042" type="#_x0000_t75" style="position:absolute;width:57607;height:207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hU3PDAAAA2gAAAA8AAABkcnMvZG93bnJldi54bWxEj09rwkAUxO+C32F5BW+6qUIsqasU/xY8&#10;SG2g10f2dROafRuzq8Zv7xYEj8PM/IaZLTpbiwu1vnKs4HWUgCAunK7YKMi/N8M3ED4ga6wdk4Ib&#10;eVjM+70ZZtpd+Ysux2BEhLDPUEEZQpNJ6YuSLPqRa4ij9+taiyHK1kjd4jXCbS3HSZJKixXHhRIb&#10;WpZU/B3PVsFqlR6mp33e/bBZ+12a78x2MlFq8NJ9vIMI1IVn+NH+1ArG8H8l3gA5v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2FTc8MAAADaAAAADwAAAAAAAAAAAAAAAACf&#10;AgAAZHJzL2Rvd25yZXYueG1sUEsFBgAAAAAEAAQA9wAAAI8DAAAAAA==&#10;">
                  <v:imagedata r:id="rId8" o:title=""/>
                  <v:path arrowok="t"/>
                </v:shape>
                <v:shape id="Textfeld 2" o:spid="_x0000_s1043" type="#_x0000_t202" style="position:absolute;left:1809;top:21050;width:53531;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CoI8IA&#10;AADaAAAADwAAAGRycy9kb3ducmV2LnhtbESP0YrCMBRE3wX/IVxhX2RNddVq1yjuguKrrh9w21zb&#10;ss1NaaKtf28EwcdhZs4wq01nKnGjxpWWFYxHEQjizOqScwXnv93nAoTzyBory6TgTg42635vhYm2&#10;LR/pdvK5CBB2CSoovK8TKV1WkEE3sjVx8C62MeiDbHKpG2wD3FRyEkVzabDksFBgTb8FZf+nq1Fw&#10;ObTD2bJN9/4cH6fzHyzj1N6V+hh0228Qnjr/Dr/aB63gC55Xwg2Q6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0KgjwgAAANoAAAAPAAAAAAAAAAAAAAAAAJgCAABkcnMvZG93&#10;bnJldi54bWxQSwUGAAAAAAQABAD1AAAAhwMAAAAA&#10;" stroked="f">
                  <v:textbox>
                    <w:txbxContent>
                      <w:p w:rsidR="007470F3" w:rsidRPr="00753038" w:rsidRDefault="007470F3" w:rsidP="009420B0">
                        <w:pPr>
                          <w:jc w:val="both"/>
                        </w:pPr>
                        <w:proofErr w:type="gramStart"/>
                        <w:r>
                          <w:t>Fig. 2</w:t>
                        </w:r>
                        <w:r w:rsidRPr="00753038">
                          <w:t>.</w:t>
                        </w:r>
                        <w:proofErr w:type="gramEnd"/>
                        <w:r>
                          <w:t xml:space="preserve"> Illustration of </w:t>
                        </w:r>
                        <w:proofErr w:type="spellStart"/>
                        <w:r>
                          <w:t>j</w:t>
                        </w:r>
                        <w:r w:rsidRPr="009420B0">
                          <w:t>ICA</w:t>
                        </w:r>
                        <w:proofErr w:type="spellEnd"/>
                        <w:r>
                          <w:t xml:space="preserve"> with coupled feature matrix of multimodal datasets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oMath>
                        <w:r>
                          <w:rPr>
                            <w:rFonts w:eastAsiaTheme="minorEastAsia"/>
                          </w:rPr>
                          <w:t xml:space="preserve"> in a shared data matrix (left) and in an umixed matrix with shared beta weights (right) from Calhoun and </w:t>
                        </w:r>
                        <w:proofErr w:type="spellStart"/>
                        <w:r>
                          <w:rPr>
                            <w:rFonts w:eastAsiaTheme="minorEastAsia"/>
                          </w:rPr>
                          <w:t>Adali</w:t>
                        </w:r>
                        <w:proofErr w:type="spellEnd"/>
                        <w:r>
                          <w:rPr>
                            <w:rFonts w:eastAsiaTheme="minorEastAsia"/>
                          </w:rPr>
                          <w:t xml:space="preserve"> </w:t>
                        </w:r>
                        <w:r>
                          <w:rPr>
                            <w:rFonts w:eastAsiaTheme="minorEastAsia"/>
                          </w:rPr>
                          <w:fldChar w:fldCharType="begin" w:fldLock="1"/>
                        </w:r>
                        <w:r w:rsidR="00993314">
                          <w:rPr>
                            <w:rFonts w:eastAsiaTheme="minorEastAsia"/>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Pr>
                            <w:rFonts w:eastAsiaTheme="minorEastAsia"/>
                          </w:rPr>
                          <w:fldChar w:fldCharType="separate"/>
                        </w:r>
                        <w:r>
                          <w:rPr>
                            <w:rFonts w:eastAsiaTheme="minorEastAsia"/>
                            <w:noProof/>
                          </w:rPr>
                          <w:t>(</w:t>
                        </w:r>
                        <w:r w:rsidRPr="009420B0">
                          <w:rPr>
                            <w:rFonts w:eastAsiaTheme="minorEastAsia"/>
                            <w:noProof/>
                          </w:rPr>
                          <w:t>2009)</w:t>
                        </w:r>
                        <w:r>
                          <w:rPr>
                            <w:rFonts w:eastAsiaTheme="minorEastAsia"/>
                          </w:rPr>
                          <w:fldChar w:fldCharType="end"/>
                        </w:r>
                        <w:r>
                          <w:rPr>
                            <w:rFonts w:eastAsiaTheme="minorEastAsia"/>
                          </w:rPr>
                          <w:t xml:space="preserve">. </w:t>
                        </w:r>
                      </w:p>
                    </w:txbxContent>
                  </v:textbox>
                </v:shape>
                <w10:wrap type="topAndBottom"/>
              </v:group>
            </w:pict>
          </mc:Fallback>
        </mc:AlternateContent>
      </w:r>
      <w:r w:rsidR="002A541C">
        <w:rPr>
          <w:sz w:val="24"/>
        </w:rPr>
        <w:t>A popular method</w:t>
      </w:r>
      <w:r w:rsidR="00DC765E">
        <w:rPr>
          <w:sz w:val="24"/>
        </w:rPr>
        <w:t xml:space="preserve"> </w:t>
      </w:r>
      <w:r w:rsidR="002A541C">
        <w:rPr>
          <w:sz w:val="24"/>
        </w:rPr>
        <w:t>for fusing different kinds of medical imaging and EEG data is</w:t>
      </w:r>
      <w:r w:rsidR="00DC765E">
        <w:rPr>
          <w:sz w:val="24"/>
        </w:rPr>
        <w:t xml:space="preserve"> the joint Independent Component Analysis (</w:t>
      </w:r>
      <w:proofErr w:type="spellStart"/>
      <w:r w:rsidR="00DC765E">
        <w:rPr>
          <w:sz w:val="24"/>
        </w:rPr>
        <w:t>jICA</w:t>
      </w:r>
      <w:proofErr w:type="spellEnd"/>
      <w:r w:rsidR="00DC765E">
        <w:rPr>
          <w:sz w:val="24"/>
        </w:rPr>
        <w:t xml:space="preserve">) </w:t>
      </w:r>
      <w:r w:rsidR="002A541C">
        <w:rPr>
          <w:sz w:val="24"/>
        </w:rPr>
        <w:fldChar w:fldCharType="begin" w:fldLock="1"/>
      </w:r>
      <w:r w:rsidR="00D4293A">
        <w:rPr>
          <w:sz w:val="24"/>
        </w:rPr>
        <w:instrText>ADDIN CSL_CITATION { "citationItems" : [ { "id" : "ITEM-1", "itemData" : { "abstract" : "Concurrent event-related EEG-fMRI recordings pick up volume-conducted and hemodynamically convoluted signals from latent neural sources that are spatially and temporally mixed across the brain, i.e. the observed data in both modalities represent multiple, simultaneously active, regionally overlapping neuronal mass responses. This mixing process decreases the sensitivity of voxel-by-voxel prediction of hemodynamic activation by the EEG when multiple sources contribute to either the predictor and/or the response variables. In order to address this problem, we used independent component analysis (ICA) to recover maps from the fMRI and timecourses from the EEG, and matched these components across the modalities by correlating their trial-to-trial modulation. The analysis was implemented as a group-level ICA that extracts a single set of components from the data and directly allows for population inferences about consistently expressed function-relevant spatiotemporal responses. We illustrate the utility of this method by extracting a previously undetected but relevant EEG-fMRI component from a concurrent auditory target detection experiment. ?? 2007 Elsevier B.V. All rights reserved.", "author" : [ { "dropping-particle" : "", "family" : "Eichele", "given" : "Tom", "non-dropping-particle" : "", "parse-names" : false, "suffix" : "" }, { "dropping-particle" : "", "family" : "Calhoun", "given" : "Vince D.", "non-dropping-particle" : "", "parse-names" : false, "suffix" : "" }, { "dropping-particle" : "", "family" : "Moosmann", "given" : "Matthias", "non-dropping-particle" : "", "parse-names" : false, "suffix" : "" }, { "dropping-particle" : "", "family" : "Specht", "given" : "Karsten", "non-dropping-particle" : "", "parse-names" : false, "suffix" : "" }, { "dropping-particle" : "", "family" : "Jongsma", "given" : "Marijtje L A", "non-dropping-particle" : "", "parse-names" : false, "suffix" : "" }, { "dropping-particle" : "", "family" : "Quiroga", "given" : "Rodrigo Quian", "non-dropping-particle" : "", "parse-names" : false, "suffix" : "" }, { "dropping-particle" : "", "family" : "Nordby", "given" : "Helge", "non-dropping-particle" : "", "parse-names" : false, "suffix" : "" }, { "dropping-particle" : "", "family" : "Hugdahl", "given" : "Kenneth", "non-dropping-particle" : "", "parse-names" : false, "suffix" : "" } ], "container-title" : "International Journal of Psychophysiology", "id" : "ITEM-1", "issue" : "3", "issued" : { "date-parts" : [ [ "2008", "3" ] ] }, "page" : "222-234", "title" : "Unmixing concurrent EEG-fMRI with parallel independent component analysis", "type" : "article-journal", "volume" : "67" }, "uris" : [ "http://www.mendeley.com/documents/?uuid=1c6d6203-62de-4892-9c97-9dd5f65be3d6" ] }, { "id" : "ITEM-2", "itemData" : { "DOI" : "10.1109/IEMBS.2006.259810", "ISBN" : "1424400325", "ISSN" : "05891019", "PMID" : "17946195", "abstract" : "The acquisition of multiple brain imaging types for a given study\\nis a very common practice. However these data are typically examined\\nin separate analyses, rather than in a combined model. We propose\\na novel methodology to perform joint independent component analysis\\nacross image modalities, including structural MRI data, functional\\nMRI activation data and EEG data, and to visualize the results via\\na joint histogram visualization technique. Evaluation of which combination\\nof fused data is most useful is determined by using the Kullback-Leibler\\ndivergence. We demonstrate our method on a data set composed of functional\\nMRI data from two tasks, structural MRI data, and EEG data collected\\non patients with schizophrenia and healthy controls. We show that\\ncombining data types can improve our ability to distinguish differences\\nbetween groups.", "author" : [ { "dropping-particle" : "", "family" : "Calhoun", "given" : "V", "non-dropping-particle" : "", "parse-names" : false, "suffix" : "" }, { "dropping-particle" : "", "family" : "Adah", "given" : "T.", "non-dropping-particle" : "", "parse-names" : false, "suffix" : "" }, { "dropping-particle" : "", "family" : "Liu", "given" : "J", "non-dropping-particle" : "", "parse-names" : false, "suffix" : "" } ], "container-title" : "Annual International Conference of the IEEE Engineering in Medicine and Biology - Proceedings", "id" : "ITEM-2", "issued" : { "date-parts" : [ [ "2006" ] ] }, "page" : "3672-3675", "title" : "A feature-based approach to combine functional MRI, structural MRI and EEG brain imaging data", "type" : "paper-conference" }, "uris" : [ "http://www.mendeley.com/documents/?uuid=77efe967-d765-34a7-9edd-5e6172eb12b4" ] }, { "id" : "ITEM-3", "itemData" : { "DOI" : "10.1016/j.neuroimage.2008.10.057", "ISBN" : "1095-9572 (Electronic)\\n1095-9572 (Linking)", "ISSN" : "10959572", "PMID" : "19059344", "abstract" : "Independent component analysis (ICA) has become an increasingly utilized approach for analyzing brain imaging data. In contrast to the widely used general linear model (GLM) that requires the user to parameterize the data (e.g. the brain's response to stimuli), ICA, by relying upon a general assumption of independence, allows the user to be agnostic regarding the exact form of the response. In addition, ICA is intrinsically a multivariate approach, and hence each component provides a grouping of brain activity into regions that share the same response pattern thus providing a natural measure of functional connectivity. There are a wide variety of ICA approaches that have been proposed, in this paper we focus upon two distinct methods. The first part of this paper reviews the use of ICA for making group inferences from fMRI data. We provide an overview of current approaches for utilizing ICA to make group inferences with a focus upon the group ICA approach implemented in the GIFT software. In the next part of this paper, we provide an overview of the use of ICA to combine or fuse multimodal data. ICA has proven particularly useful for data fusion of multiple tasks or data modalities such as single nucleotide polymorphism (SNP) data or event-related potentials. As demonstrated by a number of examples in this paper, ICA is a powerful and versatile data-driven approach for studying the brain.", "author" : [ { "dropping-particle" : "", "family" : "Calhoun", "given" : "Vince D.", "non-dropping-particle" : "", "parse-names" : false, "suffix" : "" }, { "dropping-particle" : "", "family" : "Liu", "given" : "Jingyu", "non-dropping-particle" : "", "parse-names" : false, "suffix" : "" }, { "dropping-particle" : "", "family" : "Adali", "given" : "T\u00fclay", "non-dropping-particle" : "", "parse-names" : false, "suffix" : "" } ], "container-title" : "NeuroImage", "id" : "ITEM-3", "issue" : "1 Suppl", "issued" : { "date-parts" : [ [ "2009", "3" ] ] }, "page" : "S163-S172", "title" : "A review of group ICA for fMRI data and ICA for joint inference of imaging, genetic, and ERP data.", "type" : "article", "volume" : "45" }, "uris" : [ "http://www.mendeley.com/documents/?uuid=27d8b92e-67ef-3078-8f76-37c43464c78a" ] }, { "id" : "ITEM-4",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4",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V. Calhoun, Adah, &amp; Liu, 2006; V. D. Calhoun, Liu, &amp; Adali, 2009; Eichele et al., 2008; Kyathanahally, Franco-Watkins, Zhang, Calhoun, &amp; Deshpande, 2016)", "manualFormatting" : "(Calhoun, Adali, &amp; Liu, 2006; Calhoun, Liu, &amp; Adali, 2009; Eichele et al., 2008; Kyathanahally, Franco-Watkins, Zhang, Calhoun, &amp; Deshpande, 2016)", "plainTextFormattedCitation" : "(V. Calhoun, Adah, &amp; Liu, 2006; V. D. Calhoun, Liu, &amp; Adali, 2009; Eichele et al., 2008; Kyathanahally, Franco-Watkins, Zhang, Calhoun, &amp; Deshpande, 2016)", "previouslyFormattedCitation" : "(V. Calhoun, Adah, &amp; Liu, 2006; V. D. Calhoun, Liu, &amp; Adali, 2009; Eichele et al., 2008; Kyathanahally, Franco-Watkins, Zhang, Calhoun, &amp; Deshpande, 2016)" }, "properties" : {  }, "schema" : "https://github.com/citation-style-language/schema/raw/master/csl-citation.json" }</w:instrText>
      </w:r>
      <w:r w:rsidR="002A541C">
        <w:rPr>
          <w:sz w:val="24"/>
        </w:rPr>
        <w:fldChar w:fldCharType="separate"/>
      </w:r>
      <w:r w:rsidR="002A541C">
        <w:rPr>
          <w:noProof/>
          <w:sz w:val="24"/>
        </w:rPr>
        <w:t>(</w:t>
      </w:r>
      <w:r w:rsidR="002A541C" w:rsidRPr="002A541C">
        <w:rPr>
          <w:noProof/>
          <w:sz w:val="24"/>
        </w:rPr>
        <w:t>Cal</w:t>
      </w:r>
      <w:r w:rsidR="002A541C">
        <w:rPr>
          <w:noProof/>
          <w:sz w:val="24"/>
        </w:rPr>
        <w:t xml:space="preserve">houn, Adali, &amp; Liu, 2006; </w:t>
      </w:r>
      <w:r w:rsidR="002A541C" w:rsidRPr="002A541C">
        <w:rPr>
          <w:noProof/>
          <w:sz w:val="24"/>
        </w:rPr>
        <w:t>Calhoun, Liu, &amp; Adali, 2009; Eichele et al., 2008; Kyathanahally, Franco-Watkins, Zhang, Calhoun, &amp; Deshpande, 2016)</w:t>
      </w:r>
      <w:r w:rsidR="002A541C">
        <w:rPr>
          <w:sz w:val="24"/>
        </w:rPr>
        <w:fldChar w:fldCharType="end"/>
      </w:r>
      <w:r w:rsidR="002A541C">
        <w:rPr>
          <w:sz w:val="24"/>
        </w:rPr>
        <w:t xml:space="preserve">. </w:t>
      </w:r>
      <w:r w:rsidR="008B58F8">
        <w:rPr>
          <w:sz w:val="24"/>
        </w:rPr>
        <w:t xml:space="preserve">As </w:t>
      </w:r>
      <w:r w:rsidR="003E4CED">
        <w:rPr>
          <w:sz w:val="24"/>
        </w:rPr>
        <w:t>with</w:t>
      </w:r>
      <w:r w:rsidR="008B58F8">
        <w:rPr>
          <w:sz w:val="24"/>
        </w:rPr>
        <w:t xml:space="preserve"> ICA</w:t>
      </w:r>
      <w:r w:rsidR="003E4CED">
        <w:rPr>
          <w:sz w:val="24"/>
        </w:rPr>
        <w:t xml:space="preserve"> i</w:t>
      </w:r>
      <w:r w:rsidR="008B58F8">
        <w:rPr>
          <w:sz w:val="24"/>
        </w:rPr>
        <w:t xml:space="preserve">n single modalities, </w:t>
      </w:r>
      <w:r w:rsidR="003E4CED">
        <w:rPr>
          <w:sz w:val="24"/>
        </w:rPr>
        <w:t xml:space="preserve">a generative model with an unknown, linear mixing process of signal components is assumed to underlie the data. The </w:t>
      </w:r>
      <w:proofErr w:type="spellStart"/>
      <w:r w:rsidR="003E4CED">
        <w:rPr>
          <w:sz w:val="24"/>
        </w:rPr>
        <w:t>jICA</w:t>
      </w:r>
      <w:proofErr w:type="spellEnd"/>
      <w:r w:rsidR="003E4CED">
        <w:rPr>
          <w:sz w:val="24"/>
        </w:rPr>
        <w:t xml:space="preserve"> also aims at identifying </w:t>
      </w:r>
      <w:r w:rsidR="003E4CED" w:rsidRPr="003E4CED">
        <w:rPr>
          <w:sz w:val="24"/>
        </w:rPr>
        <w:t>maximally independent components</w:t>
      </w:r>
      <w:r w:rsidR="003E4CED">
        <w:rPr>
          <w:sz w:val="24"/>
        </w:rPr>
        <w:t xml:space="preserve"> contributing to the signal</w:t>
      </w:r>
      <w:r w:rsidR="003E4CED" w:rsidRPr="003E4CED">
        <w:rPr>
          <w:sz w:val="24"/>
        </w:rPr>
        <w:t xml:space="preserve"> </w:t>
      </w:r>
      <w:r w:rsidR="003E4CED">
        <w:rPr>
          <w:sz w:val="24"/>
        </w:rPr>
        <w:t>by</w:t>
      </w:r>
      <w:r w:rsidR="003E4CED" w:rsidRPr="003E4CED">
        <w:rPr>
          <w:sz w:val="24"/>
        </w:rPr>
        <w:t xml:space="preserve"> </w:t>
      </w:r>
      <w:proofErr w:type="spellStart"/>
      <w:r w:rsidR="003E4CED" w:rsidRPr="003E4CED">
        <w:rPr>
          <w:sz w:val="24"/>
        </w:rPr>
        <w:t>unmixing</w:t>
      </w:r>
      <w:proofErr w:type="spellEnd"/>
      <w:r w:rsidR="003E4CED" w:rsidRPr="003E4CED">
        <w:rPr>
          <w:sz w:val="24"/>
        </w:rPr>
        <w:t xml:space="preserve"> signal parameters</w:t>
      </w:r>
      <w:r w:rsidR="003E4CED">
        <w:rPr>
          <w:sz w:val="24"/>
        </w:rPr>
        <w:t xml:space="preserve">. However, </w:t>
      </w:r>
      <w:r w:rsidR="00B73766">
        <w:rPr>
          <w:sz w:val="24"/>
        </w:rPr>
        <w:t>a</w:t>
      </w:r>
      <w:r w:rsidR="003E4CED">
        <w:rPr>
          <w:sz w:val="24"/>
        </w:rPr>
        <w:t xml:space="preserve"> </w:t>
      </w:r>
      <w:r w:rsidR="003E4CED" w:rsidRPr="003E4CED">
        <w:rPr>
          <w:sz w:val="24"/>
        </w:rPr>
        <w:t xml:space="preserve">spatiotemporal decomposition </w:t>
      </w:r>
      <w:r w:rsidR="003E4CED">
        <w:rPr>
          <w:sz w:val="24"/>
        </w:rPr>
        <w:t>is performed on at least two different data modalities.</w:t>
      </w:r>
      <w:r w:rsidR="00E830F8">
        <w:rPr>
          <w:sz w:val="24"/>
        </w:rPr>
        <w:t xml:space="preserve"> In te</w:t>
      </w:r>
      <w:r w:rsidR="00862A63">
        <w:rPr>
          <w:sz w:val="24"/>
        </w:rPr>
        <w:t>rms o</w:t>
      </w:r>
      <w:r w:rsidR="00E830F8">
        <w:rPr>
          <w:sz w:val="24"/>
        </w:rPr>
        <w:t>f ERP and fMRI data, spatiotemporal decomposition refers to the</w:t>
      </w:r>
      <w:r w:rsidR="00B73766">
        <w:rPr>
          <w:sz w:val="24"/>
        </w:rPr>
        <w:t xml:space="preserve"> ERP</w:t>
      </w:r>
      <w:r w:rsidR="00E830F8">
        <w:rPr>
          <w:sz w:val="24"/>
        </w:rPr>
        <w:t xml:space="preserve"> time course and voxel intensity.</w:t>
      </w:r>
      <w:r w:rsidR="003E4CED">
        <w:rPr>
          <w:sz w:val="24"/>
        </w:rPr>
        <w:t xml:space="preserve"> Moreover, </w:t>
      </w:r>
      <w:r w:rsidR="00E830F8">
        <w:rPr>
          <w:sz w:val="24"/>
        </w:rPr>
        <w:t xml:space="preserve">the </w:t>
      </w:r>
      <w:proofErr w:type="spellStart"/>
      <w:r w:rsidR="00E830F8">
        <w:rPr>
          <w:sz w:val="24"/>
        </w:rPr>
        <w:t>jICA</w:t>
      </w:r>
      <w:proofErr w:type="spellEnd"/>
      <w:r w:rsidR="003E4CED">
        <w:rPr>
          <w:sz w:val="24"/>
        </w:rPr>
        <w:t xml:space="preserve"> adds a strong constraint</w:t>
      </w:r>
      <w:r w:rsidR="005C0B78">
        <w:rPr>
          <w:sz w:val="24"/>
        </w:rPr>
        <w:t xml:space="preserve"> by assuming that</w:t>
      </w:r>
      <w:r w:rsidR="003E4CED">
        <w:rPr>
          <w:sz w:val="24"/>
        </w:rPr>
        <w:t xml:space="preserve"> </w:t>
      </w:r>
      <w:r w:rsidR="005A460E" w:rsidRPr="005A460E">
        <w:rPr>
          <w:sz w:val="24"/>
        </w:rPr>
        <w:t>sourc</w:t>
      </w:r>
      <w:r w:rsidR="005C0B78">
        <w:rPr>
          <w:sz w:val="24"/>
        </w:rPr>
        <w:t>es associated with the two data modalities</w:t>
      </w:r>
      <w:r w:rsidR="005A460E" w:rsidRPr="005A460E">
        <w:rPr>
          <w:sz w:val="24"/>
        </w:rPr>
        <w:t xml:space="preserve"> modulate the same way across subjects</w:t>
      </w:r>
      <w:r w:rsidR="005C0B78">
        <w:rPr>
          <w:sz w:val="24"/>
        </w:rPr>
        <w:t>.</w:t>
      </w:r>
      <w:r w:rsidR="004C5AED">
        <w:rPr>
          <w:sz w:val="24"/>
        </w:rPr>
        <w:t xml:space="preserve"> Therefore, only sources with identical linear covariation are extracted from the unmixed data matrix. Correspondingly, beta weights are assigned to pairs of components from both data modalities</w:t>
      </w:r>
      <w:r w:rsidR="009420B0">
        <w:rPr>
          <w:sz w:val="24"/>
        </w:rPr>
        <w:t xml:space="preserve"> (see Fig. 2)</w:t>
      </w:r>
      <w:r w:rsidR="004C5AED">
        <w:rPr>
          <w:sz w:val="24"/>
        </w:rPr>
        <w:t xml:space="preserve">. </w:t>
      </w:r>
      <w:r w:rsidR="00836683">
        <w:rPr>
          <w:sz w:val="24"/>
        </w:rPr>
        <w:t>When extracting complementary components from</w:t>
      </w:r>
      <w:r w:rsidR="004C5AED">
        <w:rPr>
          <w:sz w:val="24"/>
        </w:rPr>
        <w:t xml:space="preserve"> </w:t>
      </w:r>
      <w:r w:rsidR="00836683">
        <w:rPr>
          <w:sz w:val="24"/>
        </w:rPr>
        <w:t>ERP time courses</w:t>
      </w:r>
      <w:r w:rsidR="004C5AED">
        <w:rPr>
          <w:sz w:val="24"/>
        </w:rPr>
        <w:t xml:space="preserve"> and fMRI</w:t>
      </w:r>
      <w:r w:rsidR="00836683">
        <w:rPr>
          <w:sz w:val="24"/>
        </w:rPr>
        <w:t xml:space="preserve"> contrasts</w:t>
      </w:r>
      <w:r w:rsidR="004C5AED">
        <w:rPr>
          <w:sz w:val="24"/>
        </w:rPr>
        <w:t>, each time point in the extracted ERP</w:t>
      </w:r>
      <w:r w:rsidR="00C02140">
        <w:rPr>
          <w:sz w:val="24"/>
        </w:rPr>
        <w:t xml:space="preserve"> time course</w:t>
      </w:r>
      <w:r w:rsidR="00836683">
        <w:rPr>
          <w:sz w:val="24"/>
        </w:rPr>
        <w:t xml:space="preserve"> is assigned</w:t>
      </w:r>
      <w:r w:rsidR="004C5AED">
        <w:rPr>
          <w:sz w:val="24"/>
        </w:rPr>
        <w:t xml:space="preserve"> a combinat</w:t>
      </w:r>
      <w:r w:rsidR="00836683">
        <w:rPr>
          <w:sz w:val="24"/>
        </w:rPr>
        <w:t>ion of the associated fMRI voxels</w:t>
      </w:r>
      <w:r w:rsidR="004C5AED">
        <w:rPr>
          <w:sz w:val="24"/>
        </w:rPr>
        <w:t xml:space="preserve">, adding spatial to the </w:t>
      </w:r>
      <w:r w:rsidR="004C5AED">
        <w:rPr>
          <w:sz w:val="24"/>
        </w:rPr>
        <w:lastRenderedPageBreak/>
        <w:t>temporal data.</w:t>
      </w:r>
    </w:p>
    <w:p w14:paraId="07ABF873" w14:textId="77777777" w:rsidR="00E830F8" w:rsidRDefault="004C5AED" w:rsidP="00522F58">
      <w:pPr>
        <w:spacing w:after="0" w:line="360" w:lineRule="auto"/>
        <w:ind w:firstLine="425"/>
        <w:jc w:val="both"/>
        <w:rPr>
          <w:sz w:val="24"/>
        </w:rPr>
      </w:pPr>
      <w:r>
        <w:rPr>
          <w:sz w:val="24"/>
        </w:rPr>
        <w:t xml:space="preserve">The likelihood function used in the </w:t>
      </w:r>
      <w:proofErr w:type="spellStart"/>
      <w:r>
        <w:rPr>
          <w:sz w:val="24"/>
        </w:rPr>
        <w:t>jICA</w:t>
      </w:r>
      <w:proofErr w:type="spellEnd"/>
      <w:r>
        <w:rPr>
          <w:sz w:val="24"/>
        </w:rPr>
        <w:t xml:space="preserve"> is similar to </w:t>
      </w:r>
      <w:r w:rsidR="00522F58">
        <w:rPr>
          <w:sz w:val="24"/>
        </w:rPr>
        <w:t>the usual</w:t>
      </w:r>
      <w:r>
        <w:rPr>
          <w:sz w:val="24"/>
        </w:rPr>
        <w:t xml:space="preserve"> ICA as well. </w:t>
      </w:r>
      <w:r w:rsidR="00E830F8">
        <w:rPr>
          <w:sz w:val="24"/>
        </w:rPr>
        <w:t xml:space="preserve">The joint </w:t>
      </w:r>
      <w:proofErr w:type="spellStart"/>
      <w:r w:rsidR="00E830F8">
        <w:rPr>
          <w:sz w:val="24"/>
        </w:rPr>
        <w:t>unmixing</w:t>
      </w:r>
      <w:proofErr w:type="spellEnd"/>
      <w:r w:rsidR="00E830F8">
        <w:rPr>
          <w:sz w:val="24"/>
        </w:rPr>
        <w:t xml:space="preserve"> data matrix W of two datasets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F</m:t>
            </m:r>
          </m:sub>
        </m:sSub>
      </m:oMath>
      <w:r w:rsidR="00E830F8">
        <w:rPr>
          <w:rFonts w:eastAsiaTheme="minorEastAsia"/>
          <w:sz w:val="24"/>
        </w:rPr>
        <w:t xml:space="preserve"> and </w:t>
      </w:r>
      <m:oMath>
        <m:sSub>
          <m:sSubPr>
            <m:ctrlPr>
              <w:rPr>
                <w:rFonts w:ascii="Cambria Math" w:eastAsiaTheme="minorEastAsia" w:hAnsi="Cambria Math"/>
                <w:i/>
                <w:sz w:val="24"/>
              </w:rPr>
            </m:ctrlPr>
          </m:sSubPr>
          <m:e>
            <m:r>
              <w:rPr>
                <w:rFonts w:ascii="Cambria Math" w:eastAsiaTheme="minorEastAsia" w:hAnsi="Cambria Math"/>
                <w:sz w:val="24"/>
              </w:rPr>
              <m:t>X</m:t>
            </m:r>
          </m:e>
          <m:sub>
            <m:r>
              <w:rPr>
                <w:rFonts w:ascii="Cambria Math" w:eastAsiaTheme="minorEastAsia" w:hAnsi="Cambria Math"/>
                <w:sz w:val="24"/>
              </w:rPr>
              <m:t>G</m:t>
            </m:r>
          </m:sub>
        </m:sSub>
      </m:oMath>
      <w:r w:rsidR="00E830F8">
        <w:rPr>
          <w:sz w:val="24"/>
        </w:rPr>
        <w:t xml:space="preserve"> from the same sample of test subjects N</w:t>
      </w:r>
      <w:r>
        <w:rPr>
          <w:sz w:val="24"/>
        </w:rPr>
        <w:t xml:space="preserve"> </w:t>
      </w:r>
      <w:r w:rsidR="00E830F8">
        <w:rPr>
          <w:sz w:val="24"/>
        </w:rPr>
        <w:t xml:space="preserve">is estimated so that the likelihood L(W) is maximal. In the estimated </w:t>
      </w:r>
      <w:proofErr w:type="spellStart"/>
      <w:r w:rsidR="00E830F8">
        <w:rPr>
          <w:sz w:val="24"/>
        </w:rPr>
        <w:t>unmixing</w:t>
      </w:r>
      <w:proofErr w:type="spellEnd"/>
      <w:r w:rsidR="00E830F8">
        <w:rPr>
          <w:sz w:val="24"/>
        </w:rPr>
        <w:t xml:space="preserve"> matrix each dataset has the dimension</w:t>
      </w:r>
      <w:r w:rsidR="00C95113">
        <w:rPr>
          <w:sz w:val="24"/>
        </w:rPr>
        <w:t>s</w:t>
      </w:r>
      <w:r w:rsidR="00E830F8">
        <w:rPr>
          <w:sz w:val="24"/>
        </w:rPr>
        <w:t xml:space="preserve"> N and voxels</w:t>
      </w:r>
      <w:r w:rsidR="00C95113">
        <w:rPr>
          <w:sz w:val="24"/>
        </w:rPr>
        <w:t xml:space="preserve">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1</m:t>
            </m:r>
          </m:sub>
        </m:sSub>
      </m:oMath>
      <w:r w:rsidR="00C95113">
        <w:rPr>
          <w:rFonts w:eastAsiaTheme="minorEastAsia"/>
          <w:sz w:val="24"/>
        </w:rPr>
        <w:t>)</w:t>
      </w:r>
      <w:r w:rsidR="00E830F8">
        <w:rPr>
          <w:sz w:val="24"/>
        </w:rPr>
        <w:t xml:space="preserve"> or ERP time course</w:t>
      </w:r>
      <w:r w:rsidR="00C95113">
        <w:rPr>
          <w:sz w:val="24"/>
        </w:rPr>
        <w:t xml:space="preserve">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2</m:t>
            </m:r>
          </m:sub>
        </m:sSub>
      </m:oMath>
      <w:r w:rsidR="00C95113">
        <w:rPr>
          <w:rFonts w:eastAsiaTheme="minorEastAsia"/>
          <w:sz w:val="24"/>
        </w:rPr>
        <w:t>)</w:t>
      </w:r>
      <w:r w:rsidR="00E830F8">
        <w:rPr>
          <w:sz w:val="24"/>
        </w:rPr>
        <w:t>. The</w:t>
      </w:r>
      <w:r w:rsidR="00C95113">
        <w:rPr>
          <w:sz w:val="24"/>
        </w:rPr>
        <w:t xml:space="preserve"> basic</w:t>
      </w:r>
      <w:r w:rsidR="00E830F8">
        <w:rPr>
          <w:sz w:val="24"/>
        </w:rPr>
        <w:t xml:space="preserve"> estimation of </w:t>
      </w:r>
      <w:r w:rsidR="00C95113">
        <w:rPr>
          <w:sz w:val="24"/>
        </w:rPr>
        <w:t>L(W) is</w:t>
      </w:r>
    </w:p>
    <w:p w14:paraId="6B66FAE3" w14:textId="77777777" w:rsidR="00C95113" w:rsidRPr="00DA0B8C" w:rsidRDefault="00C95113" w:rsidP="00522F58">
      <w:pPr>
        <w:spacing w:after="0" w:line="360" w:lineRule="auto"/>
        <w:ind w:left="425"/>
        <w:jc w:val="both"/>
        <w:rPr>
          <w:sz w:val="28"/>
        </w:rPr>
      </w:pPr>
      <w:r w:rsidRPr="00DA0B8C">
        <w:rPr>
          <w:rFonts w:eastAsiaTheme="minorEastAsia"/>
          <w:sz w:val="28"/>
        </w:rPr>
        <w:t xml:space="preserve"> </w:t>
      </w:r>
      <m:oMath>
        <m:r>
          <w:rPr>
            <w:rFonts w:ascii="Cambria Math" w:hAnsi="Cambria Math"/>
            <w:sz w:val="28"/>
          </w:rPr>
          <m:t xml:space="preserve">L(W)= </m:t>
        </m:r>
        <m:nary>
          <m:naryPr>
            <m:chr m:val="∏"/>
            <m:limLoc m:val="undOvr"/>
            <m:ctrlPr>
              <w:rPr>
                <w:rFonts w:ascii="Cambria Math" w:hAnsi="Cambria Math"/>
                <w:i/>
                <w:sz w:val="28"/>
              </w:rPr>
            </m:ctrlPr>
          </m:naryPr>
          <m:sub>
            <m:r>
              <w:rPr>
                <w:rFonts w:ascii="Cambria Math" w:hAnsi="Cambria Math"/>
                <w:sz w:val="28"/>
              </w:rPr>
              <m:t>n=1</m:t>
            </m:r>
          </m:sub>
          <m:sup>
            <m:r>
              <w:rPr>
                <w:rFonts w:ascii="Cambria Math" w:hAnsi="Cambria Math"/>
                <w:sz w:val="28"/>
              </w:rPr>
              <m:t>N</m:t>
            </m:r>
          </m:sup>
          <m:e>
            <m:r>
              <w:rPr>
                <w:rFonts w:ascii="Cambria Math" w:hAnsi="Cambria Math"/>
                <w:sz w:val="28"/>
              </w:rPr>
              <m:t>(</m:t>
            </m:r>
            <m:nary>
              <m:naryPr>
                <m:chr m:val="∏"/>
                <m:limLoc m:val="undOvr"/>
                <m:ctrlPr>
                  <w:rPr>
                    <w:rFonts w:ascii="Cambria Math" w:hAnsi="Cambria Math"/>
                    <w:i/>
                    <w:sz w:val="28"/>
                  </w:rPr>
                </m:ctrlPr>
              </m:naryPr>
              <m:sub>
                <m:r>
                  <w:rPr>
                    <w:rFonts w:ascii="Cambria Math" w:hAnsi="Cambria Math"/>
                    <w:sz w:val="28"/>
                  </w:rPr>
                  <m:t>v=1</m:t>
                </m:r>
              </m:sub>
              <m:sup>
                <m:sSub>
                  <m:sSubPr>
                    <m:ctrlPr>
                      <w:rPr>
                        <w:rFonts w:ascii="Cambria Math" w:hAnsi="Cambria Math"/>
                        <w:i/>
                        <w:sz w:val="28"/>
                      </w:rPr>
                    </m:ctrlPr>
                  </m:sSubPr>
                  <m:e>
                    <m:r>
                      <w:rPr>
                        <w:rFonts w:ascii="Cambria Math" w:hAnsi="Cambria Math"/>
                        <w:sz w:val="28"/>
                      </w:rPr>
                      <m:t>V</m:t>
                    </m:r>
                  </m:e>
                  <m:sub>
                    <m:r>
                      <w:rPr>
                        <w:rFonts w:ascii="Cambria Math" w:hAnsi="Cambria Math"/>
                        <w:sz w:val="28"/>
                      </w:rPr>
                      <m:t>1</m:t>
                    </m:r>
                  </m:sub>
                </m:sSub>
              </m:sup>
              <m:e>
                <m:sSub>
                  <m:sSubPr>
                    <m:ctrlPr>
                      <w:rPr>
                        <w:rFonts w:ascii="Cambria Math" w:hAnsi="Cambria Math"/>
                        <w:i/>
                        <w:sz w:val="28"/>
                      </w:rPr>
                    </m:ctrlPr>
                  </m:sSubPr>
                  <m:e>
                    <m:r>
                      <w:rPr>
                        <w:rFonts w:ascii="Cambria Math" w:hAnsi="Cambria Math"/>
                        <w:sz w:val="28"/>
                      </w:rPr>
                      <m:t>p</m:t>
                    </m:r>
                  </m:e>
                  <m:sub>
                    <m:r>
                      <w:rPr>
                        <w:rFonts w:ascii="Cambria Math" w:hAnsi="Cambria Math"/>
                        <w:sz w:val="28"/>
                      </w:rPr>
                      <m:t>F, 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u</m:t>
                        </m:r>
                      </m:e>
                      <m:sub>
                        <m:r>
                          <w:rPr>
                            <w:rFonts w:ascii="Cambria Math" w:hAnsi="Cambria Math"/>
                            <w:sz w:val="28"/>
                          </w:rPr>
                          <m:t>F, v</m:t>
                        </m:r>
                      </m:sub>
                    </m:sSub>
                  </m:e>
                </m:d>
              </m:e>
            </m:nary>
            <m:nary>
              <m:naryPr>
                <m:chr m:val="∏"/>
                <m:limLoc m:val="undOvr"/>
                <m:ctrlPr>
                  <w:rPr>
                    <w:rFonts w:ascii="Cambria Math" w:hAnsi="Cambria Math"/>
                    <w:i/>
                    <w:sz w:val="28"/>
                  </w:rPr>
                </m:ctrlPr>
              </m:naryPr>
              <m:sub>
                <m:r>
                  <w:rPr>
                    <w:rFonts w:ascii="Cambria Math" w:hAnsi="Cambria Math"/>
                    <w:sz w:val="28"/>
                  </w:rPr>
                  <m:t>v=1</m:t>
                </m:r>
              </m:sub>
              <m:sup>
                <m:sSub>
                  <m:sSubPr>
                    <m:ctrlPr>
                      <w:rPr>
                        <w:rFonts w:ascii="Cambria Math" w:hAnsi="Cambria Math"/>
                        <w:i/>
                        <w:sz w:val="28"/>
                      </w:rPr>
                    </m:ctrlPr>
                  </m:sSubPr>
                  <m:e>
                    <m:r>
                      <w:rPr>
                        <w:rFonts w:ascii="Cambria Math" w:hAnsi="Cambria Math"/>
                        <w:sz w:val="28"/>
                      </w:rPr>
                      <m:t>V</m:t>
                    </m:r>
                  </m:e>
                  <m:sub>
                    <m:r>
                      <w:rPr>
                        <w:rFonts w:ascii="Cambria Math" w:hAnsi="Cambria Math"/>
                        <w:sz w:val="28"/>
                      </w:rPr>
                      <m:t>2</m:t>
                    </m:r>
                  </m:sub>
                </m:sSub>
              </m:sup>
              <m:e>
                <m:sSub>
                  <m:sSubPr>
                    <m:ctrlPr>
                      <w:rPr>
                        <w:rFonts w:ascii="Cambria Math" w:hAnsi="Cambria Math"/>
                        <w:i/>
                        <w:sz w:val="28"/>
                      </w:rPr>
                    </m:ctrlPr>
                  </m:sSubPr>
                  <m:e>
                    <m:r>
                      <w:rPr>
                        <w:rFonts w:ascii="Cambria Math" w:hAnsi="Cambria Math"/>
                        <w:sz w:val="28"/>
                      </w:rPr>
                      <m:t>p</m:t>
                    </m:r>
                  </m:e>
                  <m:sub>
                    <m:r>
                      <w:rPr>
                        <w:rFonts w:ascii="Cambria Math" w:hAnsi="Cambria Math"/>
                        <w:sz w:val="28"/>
                      </w:rPr>
                      <m:t>G, n</m:t>
                    </m:r>
                  </m:sub>
                </m:sSub>
                <m:d>
                  <m:dPr>
                    <m:ctrlPr>
                      <w:rPr>
                        <w:rFonts w:ascii="Cambria Math" w:hAnsi="Cambria Math"/>
                        <w:i/>
                        <w:sz w:val="28"/>
                      </w:rPr>
                    </m:ctrlPr>
                  </m:dPr>
                  <m:e>
                    <m:sSub>
                      <m:sSubPr>
                        <m:ctrlPr>
                          <w:rPr>
                            <w:rFonts w:ascii="Cambria Math" w:hAnsi="Cambria Math"/>
                            <w:i/>
                            <w:sz w:val="28"/>
                          </w:rPr>
                        </m:ctrlPr>
                      </m:sSubPr>
                      <m:e>
                        <m:r>
                          <w:rPr>
                            <w:rFonts w:ascii="Cambria Math" w:hAnsi="Cambria Math"/>
                            <w:sz w:val="28"/>
                          </w:rPr>
                          <m:t>u</m:t>
                        </m:r>
                      </m:e>
                      <m:sub>
                        <m:r>
                          <w:rPr>
                            <w:rFonts w:ascii="Cambria Math" w:hAnsi="Cambria Math"/>
                            <w:sz w:val="28"/>
                          </w:rPr>
                          <m:t>G, v</m:t>
                        </m:r>
                      </m:sub>
                    </m:sSub>
                  </m:e>
                </m:d>
              </m:e>
            </m:nary>
            <m:r>
              <w:rPr>
                <w:rFonts w:ascii="Cambria Math" w:hAnsi="Cambria Math"/>
                <w:sz w:val="28"/>
              </w:rPr>
              <m:t>)</m:t>
            </m:r>
          </m:e>
        </m:nary>
      </m:oMath>
      <w:r w:rsidRPr="00DA0B8C">
        <w:rPr>
          <w:rFonts w:eastAsiaTheme="minorEastAsia"/>
          <w:sz w:val="28"/>
        </w:rPr>
        <w:t xml:space="preserve"> ,</w:t>
      </w:r>
    </w:p>
    <w:p w14:paraId="68B3CF9F" w14:textId="77777777" w:rsidR="00C95113" w:rsidRDefault="00C95113" w:rsidP="00522F58">
      <w:pPr>
        <w:spacing w:after="0" w:line="360" w:lineRule="auto"/>
        <w:ind w:firstLine="425"/>
        <w:jc w:val="both"/>
        <w:rPr>
          <w:rFonts w:eastAsiaTheme="minorEastAsia"/>
          <w:sz w:val="24"/>
        </w:rPr>
      </w:pPr>
      <w:r>
        <w:rPr>
          <w:sz w:val="24"/>
        </w:rPr>
        <w:t>where</w:t>
      </w:r>
      <w:r w:rsidR="00866A11">
        <w:rPr>
          <w:sz w:val="24"/>
        </w:rPr>
        <w:t xml:space="preserve"> the vectors</w:t>
      </w:r>
      <w:r>
        <w:rPr>
          <w:sz w:val="24"/>
        </w:rPr>
        <w:t xml:space="preserve"> </w:t>
      </w:r>
      <m:oMath>
        <m:sSub>
          <m:sSubPr>
            <m:ctrlPr>
              <w:rPr>
                <w:rFonts w:ascii="Cambria Math" w:hAnsi="Cambria Math"/>
                <w:i/>
                <w:sz w:val="24"/>
              </w:rPr>
            </m:ctrlPr>
          </m:sSubPr>
          <m:e>
            <m:r>
              <w:rPr>
                <w:rFonts w:ascii="Cambria Math" w:hAnsi="Cambria Math"/>
                <w:sz w:val="24"/>
              </w:rPr>
              <m:t>u</m:t>
            </m:r>
          </m:e>
          <m:sub>
            <m:r>
              <w:rPr>
                <w:rFonts w:ascii="Cambria Math" w:hAnsi="Cambria Math"/>
                <w:sz w:val="24"/>
              </w:rPr>
              <m:t>F</m:t>
            </m:r>
          </m:sub>
        </m:sSub>
        <m:r>
          <w:rPr>
            <w:rFonts w:ascii="Cambria Math" w:hAnsi="Cambria Math"/>
            <w:sz w:val="24"/>
          </w:rPr>
          <m:t xml:space="preserve"> </m:t>
        </m:r>
      </m:oMath>
      <w:r>
        <w:rPr>
          <w:rFonts w:eastAsiaTheme="minorEastAsia"/>
          <w:sz w:val="24"/>
        </w:rPr>
        <w:t xml:space="preserve">and </w:t>
      </w:r>
      <m:oMath>
        <m:sSub>
          <m:sSubPr>
            <m:ctrlPr>
              <w:rPr>
                <w:rFonts w:ascii="Cambria Math" w:eastAsiaTheme="minorEastAsia" w:hAnsi="Cambria Math"/>
                <w:i/>
                <w:sz w:val="24"/>
              </w:rPr>
            </m:ctrlPr>
          </m:sSubPr>
          <m:e>
            <m:r>
              <w:rPr>
                <w:rFonts w:ascii="Cambria Math" w:eastAsiaTheme="minorEastAsia" w:hAnsi="Cambria Math"/>
                <w:sz w:val="24"/>
              </w:rPr>
              <m:t>u</m:t>
            </m:r>
          </m:e>
          <m:sub>
            <m:r>
              <w:rPr>
                <w:rFonts w:ascii="Cambria Math" w:eastAsiaTheme="minorEastAsia" w:hAnsi="Cambria Math"/>
                <w:sz w:val="24"/>
              </w:rPr>
              <m:t>G</m:t>
            </m:r>
          </m:sub>
        </m:sSub>
      </m:oMath>
      <w:r>
        <w:rPr>
          <w:rFonts w:eastAsiaTheme="minorEastAsia"/>
          <w:sz w:val="24"/>
        </w:rPr>
        <w:t xml:space="preserve"> represent</w:t>
      </w:r>
      <w:r w:rsidR="00BF2B56">
        <w:rPr>
          <w:rFonts w:eastAsiaTheme="minorEastAsia"/>
          <w:sz w:val="24"/>
        </w:rPr>
        <w:t xml:space="preserve"> observations for sample n = 1,… </w:t>
      </w:r>
      <w:r w:rsidR="00BF2B56" w:rsidRPr="00BF2B56">
        <w:rPr>
          <w:rFonts w:eastAsiaTheme="minorEastAsia"/>
          <w:sz w:val="24"/>
        </w:rPr>
        <w:t>, N</w:t>
      </w:r>
      <w:r w:rsidR="00BF2B56">
        <w:rPr>
          <w:rFonts w:eastAsiaTheme="minorEastAsia"/>
          <w:sz w:val="24"/>
        </w:rPr>
        <w:t xml:space="preserve"> in the matrices </w:t>
      </w:r>
      <m:oMath>
        <m:sSub>
          <m:sSubPr>
            <m:ctrlPr>
              <w:rPr>
                <w:rFonts w:ascii="Cambria Math" w:hAnsi="Cambria Math"/>
                <w:i/>
                <w:sz w:val="24"/>
              </w:rPr>
            </m:ctrlPr>
          </m:sSubPr>
          <m:e>
            <m:r>
              <w:rPr>
                <w:rFonts w:ascii="Cambria Math" w:hAnsi="Cambria Math"/>
                <w:sz w:val="24"/>
              </w:rPr>
              <m:t>U</m:t>
            </m:r>
          </m:e>
          <m:sub>
            <m:r>
              <w:rPr>
                <w:rFonts w:ascii="Cambria Math" w:hAnsi="Cambria Math"/>
                <w:sz w:val="24"/>
              </w:rPr>
              <m:t>F</m:t>
            </m:r>
          </m:sub>
        </m:sSub>
        <m:r>
          <w:rPr>
            <w:rFonts w:ascii="Cambria Math" w:hAnsi="Cambria Math"/>
            <w:sz w:val="24"/>
          </w:rPr>
          <m:t xml:space="preserve"> </m:t>
        </m:r>
      </m:oMath>
      <w:r w:rsidR="00BF2B56">
        <w:rPr>
          <w:rFonts w:eastAsiaTheme="minorEastAsia"/>
          <w:sz w:val="24"/>
        </w:rPr>
        <w:t xml:space="preserve">and </w:t>
      </w:r>
      <m:oMath>
        <m:sSub>
          <m:sSubPr>
            <m:ctrlPr>
              <w:rPr>
                <w:rFonts w:ascii="Cambria Math" w:eastAsiaTheme="minorEastAsia" w:hAnsi="Cambria Math"/>
                <w:i/>
                <w:sz w:val="24"/>
              </w:rPr>
            </m:ctrlPr>
          </m:sSubPr>
          <m:e>
            <m:r>
              <w:rPr>
                <w:rFonts w:ascii="Cambria Math" w:eastAsiaTheme="minorEastAsia" w:hAnsi="Cambria Math"/>
                <w:sz w:val="24"/>
              </w:rPr>
              <m:t>U</m:t>
            </m:r>
          </m:e>
          <m:sub>
            <m:r>
              <w:rPr>
                <w:rFonts w:ascii="Cambria Math" w:eastAsiaTheme="minorEastAsia" w:hAnsi="Cambria Math"/>
                <w:sz w:val="24"/>
              </w:rPr>
              <m:t>G</m:t>
            </m:r>
          </m:sub>
        </m:sSub>
      </m:oMath>
      <w:r w:rsidR="00836683">
        <w:rPr>
          <w:rFonts w:eastAsiaTheme="minorEastAsia"/>
          <w:sz w:val="24"/>
        </w:rPr>
        <w:t xml:space="preserve"> </w:t>
      </w:r>
      <w:r w:rsidR="00836683">
        <w:rPr>
          <w:rFonts w:eastAsiaTheme="minorEastAsia"/>
          <w:sz w:val="24"/>
        </w:rPr>
        <w:fldChar w:fldCharType="begin" w:fldLock="1"/>
      </w:r>
      <w:r w:rsidR="00993314">
        <w:rPr>
          <w:rFonts w:eastAsiaTheme="minorEastAsia"/>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Calhoun &amp; Adali, 2009)", "plainTextFormattedCitation" : "(V. D. Calhoun &amp; Adali, 2009)", "previouslyFormattedCitation" : "(V. D. Calhoun &amp; Adali, 2009)" }, "properties" : {  }, "schema" : "https://github.com/citation-style-language/schema/raw/master/csl-citation.json" }</w:instrText>
      </w:r>
      <w:r w:rsidR="00836683">
        <w:rPr>
          <w:rFonts w:eastAsiaTheme="minorEastAsia"/>
          <w:sz w:val="24"/>
        </w:rPr>
        <w:fldChar w:fldCharType="separate"/>
      </w:r>
      <w:r w:rsidR="00836683">
        <w:rPr>
          <w:rFonts w:eastAsiaTheme="minorEastAsia"/>
          <w:noProof/>
          <w:sz w:val="24"/>
        </w:rPr>
        <w:t>(</w:t>
      </w:r>
      <w:r w:rsidR="00836683" w:rsidRPr="00836683">
        <w:rPr>
          <w:rFonts w:eastAsiaTheme="minorEastAsia"/>
          <w:noProof/>
          <w:sz w:val="24"/>
        </w:rPr>
        <w:t>Calhoun &amp; Adali, 2009)</w:t>
      </w:r>
      <w:r w:rsidR="00836683">
        <w:rPr>
          <w:rFonts w:eastAsiaTheme="minorEastAsia"/>
          <w:sz w:val="24"/>
        </w:rPr>
        <w:fldChar w:fldCharType="end"/>
      </w:r>
      <w:r w:rsidR="00BF2B56">
        <w:rPr>
          <w:rFonts w:eastAsiaTheme="minorEastAsia"/>
          <w:sz w:val="24"/>
        </w:rPr>
        <w:t>.</w:t>
      </w:r>
    </w:p>
    <w:p w14:paraId="5530FC06" w14:textId="77777777" w:rsidR="009420B0" w:rsidRDefault="00BF2B56" w:rsidP="00522F58">
      <w:pPr>
        <w:spacing w:after="0" w:line="360" w:lineRule="auto"/>
        <w:ind w:firstLine="425"/>
        <w:jc w:val="both"/>
        <w:rPr>
          <w:rFonts w:eastAsiaTheme="minorEastAsia"/>
          <w:sz w:val="24"/>
        </w:rPr>
      </w:pPr>
      <w:r>
        <w:rPr>
          <w:rFonts w:eastAsiaTheme="minorEastAsia"/>
          <w:sz w:val="24"/>
        </w:rPr>
        <w:t xml:space="preserve">With this framework for multimodal data fusion </w:t>
      </w:r>
      <w:proofErr w:type="spellStart"/>
      <w:r>
        <w:rPr>
          <w:rFonts w:eastAsiaTheme="minorEastAsia"/>
          <w:sz w:val="24"/>
        </w:rPr>
        <w:t>Kyathanahally</w:t>
      </w:r>
      <w:proofErr w:type="spellEnd"/>
      <w:r>
        <w:rPr>
          <w:rFonts w:eastAsiaTheme="minorEastAsia"/>
          <w:sz w:val="24"/>
        </w:rPr>
        <w:t xml:space="preserve"> et al. </w:t>
      </w:r>
      <w:r>
        <w:rPr>
          <w:rFonts w:eastAsiaTheme="minorEastAsia"/>
          <w:sz w:val="24"/>
        </w:rPr>
        <w:fldChar w:fldCharType="begin" w:fldLock="1"/>
      </w:r>
      <w:r w:rsidR="00993314">
        <w:rPr>
          <w:rFonts w:eastAsiaTheme="minorEastAsia"/>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et al., 2016)", "manualFormatting" : "(2016)", "plainTextFormattedCitation" : "(Kyathanahally et al., 2016)", "previouslyFormattedCitation" : "(Kyathanahally et al., 2016)" }, "properties" : {  }, "schema" : "https://github.com/citation-style-language/schema/raw/master/csl-citation.json" }</w:instrText>
      </w:r>
      <w:r>
        <w:rPr>
          <w:rFonts w:eastAsiaTheme="minorEastAsia"/>
          <w:sz w:val="24"/>
        </w:rPr>
        <w:fldChar w:fldCharType="separate"/>
      </w:r>
      <w:r w:rsidRPr="00BF2B56">
        <w:rPr>
          <w:rFonts w:eastAsiaTheme="minorEastAsia"/>
          <w:noProof/>
          <w:sz w:val="24"/>
        </w:rPr>
        <w:t>(2016)</w:t>
      </w:r>
      <w:r>
        <w:rPr>
          <w:rFonts w:eastAsiaTheme="minorEastAsia"/>
          <w:sz w:val="24"/>
        </w:rPr>
        <w:fldChar w:fldCharType="end"/>
      </w:r>
      <w:r w:rsidR="00C02140">
        <w:rPr>
          <w:rFonts w:eastAsiaTheme="minorEastAsia"/>
          <w:sz w:val="24"/>
        </w:rPr>
        <w:t xml:space="preserve"> were able to detect decision making components underlying simple to more complex Delay Discounting Tasks. Joint components identified in simpler tasks with certain rewards could predict parts of activation patterns found in more complex tasks with reward and punishment uncertainty, </w:t>
      </w:r>
      <w:r w:rsidR="00836683">
        <w:rPr>
          <w:rFonts w:eastAsiaTheme="minorEastAsia"/>
          <w:sz w:val="24"/>
        </w:rPr>
        <w:t>indicating</w:t>
      </w:r>
      <w:r w:rsidR="00C02140">
        <w:rPr>
          <w:rFonts w:eastAsiaTheme="minorEastAsia"/>
          <w:sz w:val="24"/>
        </w:rPr>
        <w:t xml:space="preserve"> that decision making processes might occur in an additive fashion.</w:t>
      </w:r>
    </w:p>
    <w:p w14:paraId="53415648" w14:textId="77777777" w:rsidR="00C02140" w:rsidRDefault="00057A9D" w:rsidP="00CF1C70">
      <w:pPr>
        <w:spacing w:after="0" w:line="360" w:lineRule="auto"/>
        <w:ind w:firstLine="425"/>
        <w:jc w:val="both"/>
        <w:rPr>
          <w:sz w:val="24"/>
        </w:rPr>
      </w:pPr>
      <w:r>
        <w:rPr>
          <w:sz w:val="24"/>
        </w:rPr>
        <w:t xml:space="preserve">Although data fusion attempts to use all the available information, the </w:t>
      </w:r>
      <w:proofErr w:type="spellStart"/>
      <w:r>
        <w:rPr>
          <w:sz w:val="24"/>
        </w:rPr>
        <w:t>jICA</w:t>
      </w:r>
      <w:proofErr w:type="spellEnd"/>
      <w:r>
        <w:rPr>
          <w:sz w:val="24"/>
        </w:rPr>
        <w:t xml:space="preserve"> framework puts limitations to this principle. First of all, the constraint of identical modulation of features </w:t>
      </w:r>
      <w:r w:rsidR="00866A11">
        <w:rPr>
          <w:sz w:val="24"/>
        </w:rPr>
        <w:t>restricts</w:t>
      </w:r>
      <w:r>
        <w:rPr>
          <w:sz w:val="24"/>
        </w:rPr>
        <w:t xml:space="preserve"> the amount of data going into signal components.</w:t>
      </w:r>
      <w:r w:rsidR="00EC00CE">
        <w:rPr>
          <w:sz w:val="24"/>
        </w:rPr>
        <w:t xml:space="preserve"> This constraint</w:t>
      </w:r>
      <w:r w:rsidR="00866A11">
        <w:rPr>
          <w:sz w:val="24"/>
        </w:rPr>
        <w:t xml:space="preserve"> is necessary to only focus on shared data sources. </w:t>
      </w:r>
      <w:r w:rsidR="007C5B36">
        <w:rPr>
          <w:sz w:val="24"/>
        </w:rPr>
        <w:t>It</w:t>
      </w:r>
      <w:r w:rsidR="00EC00CE">
        <w:rPr>
          <w:sz w:val="24"/>
        </w:rPr>
        <w:t xml:space="preserve"> can be relaxed by </w:t>
      </w:r>
      <w:r w:rsidR="00866A11">
        <w:rPr>
          <w:sz w:val="24"/>
        </w:rPr>
        <w:t xml:space="preserve">either choosing different datatypes or </w:t>
      </w:r>
      <w:r w:rsidR="00EC00CE">
        <w:rPr>
          <w:sz w:val="24"/>
        </w:rPr>
        <w:t xml:space="preserve">assuming correlated </w:t>
      </w:r>
      <w:r w:rsidR="00866A11">
        <w:rPr>
          <w:sz w:val="24"/>
        </w:rPr>
        <w:t>instead of identical modulation of the datatypes (i.e. parallel ICA).</w:t>
      </w:r>
      <w:r>
        <w:rPr>
          <w:sz w:val="24"/>
        </w:rPr>
        <w:t xml:space="preserve"> </w:t>
      </w:r>
      <w:r w:rsidR="007C5B36">
        <w:rPr>
          <w:sz w:val="24"/>
        </w:rPr>
        <w:t>Moreover</w:t>
      </w:r>
      <w:r>
        <w:rPr>
          <w:sz w:val="24"/>
        </w:rPr>
        <w:t xml:space="preserve">, while the authors advise to use the </w:t>
      </w:r>
      <w:proofErr w:type="spellStart"/>
      <w:r>
        <w:rPr>
          <w:sz w:val="24"/>
        </w:rPr>
        <w:t>jICA</w:t>
      </w:r>
      <w:proofErr w:type="spellEnd"/>
      <w:r>
        <w:rPr>
          <w:sz w:val="24"/>
        </w:rPr>
        <w:t xml:space="preserve"> as a second level analysis on single subject data </w:t>
      </w:r>
      <w:r>
        <w:rPr>
          <w:sz w:val="24"/>
        </w:rPr>
        <w:fldChar w:fldCharType="begin" w:fldLock="1"/>
      </w:r>
      <w:r w:rsidR="00993314">
        <w:rPr>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e.g. Calhoun &amp; Adali, 2009)", "plainTextFormattedCitation" : "(V. D. Calhoun &amp; Adali, 2009)", "previouslyFormattedCitation" : "(V. D. Calhoun &amp; Adali, 2009)" }, "properties" : {  }, "schema" : "https://github.com/citation-style-language/schema/raw/master/csl-citation.json" }</w:instrText>
      </w:r>
      <w:r>
        <w:rPr>
          <w:sz w:val="24"/>
        </w:rPr>
        <w:fldChar w:fldCharType="separate"/>
      </w:r>
      <w:r w:rsidRPr="00057A9D">
        <w:rPr>
          <w:noProof/>
          <w:sz w:val="24"/>
        </w:rPr>
        <w:t>(</w:t>
      </w:r>
      <w:r w:rsidR="00836683">
        <w:rPr>
          <w:noProof/>
          <w:sz w:val="24"/>
        </w:rPr>
        <w:t>e.g</w:t>
      </w:r>
      <w:r>
        <w:rPr>
          <w:noProof/>
          <w:sz w:val="24"/>
        </w:rPr>
        <w:t xml:space="preserve">. </w:t>
      </w:r>
      <w:r w:rsidRPr="00057A9D">
        <w:rPr>
          <w:noProof/>
          <w:sz w:val="24"/>
        </w:rPr>
        <w:t>Calhoun &amp; Adali, 2009)</w:t>
      </w:r>
      <w:r>
        <w:rPr>
          <w:sz w:val="24"/>
        </w:rPr>
        <w:fldChar w:fldCharType="end"/>
      </w:r>
      <w:r>
        <w:rPr>
          <w:sz w:val="24"/>
        </w:rPr>
        <w:t xml:space="preserve">, </w:t>
      </w:r>
      <w:r w:rsidR="00866A11">
        <w:rPr>
          <w:sz w:val="24"/>
        </w:rPr>
        <w:t>other approaches</w:t>
      </w:r>
      <w:r w:rsidR="007C5B36">
        <w:rPr>
          <w:sz w:val="24"/>
        </w:rPr>
        <w:t xml:space="preserve"> have gone further by performing second level data fusion on single trials </w:t>
      </w:r>
      <w:r w:rsidR="007C5B36">
        <w:rPr>
          <w:sz w:val="24"/>
        </w:rPr>
        <w:fldChar w:fldCharType="begin" w:fldLock="1"/>
      </w:r>
      <w:r w:rsidR="00993314">
        <w:rPr>
          <w:sz w:val="24"/>
        </w:rPr>
        <w:instrText>ADDIN CSL_CITATION { "citationItems" : [ { "id" : "ITEM-1", "itemData" : { "author" : [ { "dropping-particle" : "", "family" : "Murta", "given" : "T", "non-dropping-particle" : "", "parse-names" : false, "suffix" : "" }, { "dropping-particle" : "", "family" : "Hu", "given" : "L", "non-dropping-particle" : "", "parse-names" : false, "suffix" : "" }, { "dropping-particle" : "", "family" : "Tierney", "given" : "T", "non-dropping-particle" : "", "parse-names" : false, "suffix" : "" }, { "dropping-particle" : "", "family" : "Chaudhary", "given" : "UJ", "non-dropping-particle" : "", "parse-names" : false, "suffix" : "" }, { "dropping-particle" : "", "family" : "Walker", "given" : "MC", "non-dropping-particle" : "", "parse-names" : false, "suffix" : "" } ], "id" : "ITEM-1", "issued" : { "date-parts" : [ [ "2016" ] ] }, "title" : "A study of the electro-haemodynamic coupling using simultaneously acquired intracranial EEG and fMRI data in humans", "type" : "article-journal" }, "uris" : [ "http://www.mendeley.com/documents/?uuid=bdfe43b4-09ca-3552-a423-2af6f162c9d9" ] }, { "id" : "ITEM-2",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2", "issued" : { "date-parts" : [ [ "2006" ] ] }, "title" : "Single-trial EEG\u2013fMRI reveals the dynamics of cognitive function", "type" : "article-journal" }, "uris" : [ "http://www.mendeley.com/documents/?uuid=9d350915-121b-347c-b309-39b65e58d97d" ] }, { "id" : "ITEM-3", "itemData" : { "DOI" : "10.1016/j.neuroimage.2011.03.039", "ISBN" : "1053-8119", "ISSN" : "10538119", "PMID" : "21421060", "abstract" : "The stop-signal task is a prototypical experiment to study cognitive processes that mediate successful performance in a rapidly changing environment. By means of simultaneous recording and combined analysis of electroencephalography and functional magnetic resonance imaging on single trial level, we provide a comprehensive view on brain responses related to performance monitoring in this task. Three types of event-related EEG components were analyzed: a go-related N2/P3-complex devoid of motor-inhibition, the stop-related N2/P3-complex and the error-related negativity with its consecutive error positivity. Relevant functional networks were identified by crossmodal correlation analyses in a parallel independent component analysis framework. Go-related potentials were associated with a midcingulate network known to participate in the processing of conflicts, a left-dominant somatosensory-motor network, and deactivations in visual cortices. Stop-related brain responses in association with the N2/P3-complex were seen with networks known to support motor and cognitive inhibition, including parts of the basal ganglia, the anterior midcingulate cortex and pre-supplementary motor area as well as the anterior insula. Error-related brain responses showed a similar constellation with additional recruitment of the posterior insula and the inferior frontal cortex. Our data clearly indicate that the pre-supplementary motor area is involved in inhibitory mechanisms but not in the processing of conflicts per se. ?? 2011 Elsevier Inc.", "author" : [ { "dropping-particle" : "", "family" : "Huster", "given" : "R. J.", "non-dropping-particle" : "", "parse-names" : false, "suffix" : "" }, { "dropping-particle" : "", "family" : "Eichele", "given" : "T.", "non-dropping-particle" : "", "parse-names" : false, "suffix" : "" }, { "dropping-particle" : "", "family" : "Enriquez-Geppert", "given" : "S.", "non-dropping-particle" : "", "parse-names" : false, "suffix" : "" }, { "dropping-particle" : "", "family" : "Wollbrink", "given" : "A.", "non-dropping-particle" : "", "parse-names" : false, "suffix" : "" }, { "dropping-particle" : "", "family" : "Kugel", "given" : "H.", "non-dropping-particle" : "", "parse-names" : false, "suffix" : "" }, { "dropping-particle" : "", "family" : "Konrad", "given" : "C.", "non-dropping-particle" : "", "parse-names" : false, "suffix" : "" }, { "dropping-particle" : "", "family" : "Pantev", "given" : "C.", "non-dropping-particle" : "", "parse-names" : false, "suffix" : "" } ], "container-title" : "NeuroImage", "id" : "ITEM-3", "issue" : "3", "issued" : { "date-parts" : [ [ "2011", "6" ] ] }, "page" : "1588-1597", "title" : "Multimodal imaging of functional networks and event-related potentials in performance monitoring", "type" : "article-journal", "volume" : "56" }, "uris" : [ "http://www.mendeley.com/documents/?uuid=75186cec-e724-3924-a21a-f2690370cee9" ] } ], "mendeley" : { "formattedCitation" : "(Debener et al., 2006; R. J. Huster et al., 2011; Murta, Hu, Tierney, Chaudhary, &amp; Walker, 2016)", "manualFormatting" : "(Debener et al., 2006; Huster et al., 2011; Murta, Hu, Tierney, Chaudhary, &amp; Walker, 2016)", "plainTextFormattedCitation" : "(Debener et al., 2006; R. J. Huster et al., 2011; Murta, Hu, Tierney, Chaudhary, &amp; Walker, 2016)", "previouslyFormattedCitation" : "(Debener et al., 2006; R. J. Huster et al., 2011; Murta, Hu, Tierney, Chaudhary, &amp; Walker, 2016)" }, "properties" : {  }, "schema" : "https://github.com/citation-style-language/schema/raw/master/csl-citation.json" }</w:instrText>
      </w:r>
      <w:r w:rsidR="007C5B36">
        <w:rPr>
          <w:sz w:val="24"/>
        </w:rPr>
        <w:fldChar w:fldCharType="separate"/>
      </w:r>
      <w:r w:rsidR="007C5B36">
        <w:rPr>
          <w:noProof/>
          <w:sz w:val="24"/>
        </w:rPr>
        <w:t xml:space="preserve">(Debener et al., 2006; </w:t>
      </w:r>
      <w:r w:rsidR="007C5B36" w:rsidRPr="007C5B36">
        <w:rPr>
          <w:noProof/>
          <w:sz w:val="24"/>
        </w:rPr>
        <w:t>Huster et al., 2011; Murta, Hu, Tierney, Chaudhary, &amp; Walker, 2016)</w:t>
      </w:r>
      <w:r w:rsidR="007C5B36">
        <w:rPr>
          <w:sz w:val="24"/>
        </w:rPr>
        <w:fldChar w:fldCharType="end"/>
      </w:r>
      <w:r w:rsidR="007C5B36">
        <w:rPr>
          <w:sz w:val="24"/>
        </w:rPr>
        <w:t xml:space="preserve">. </w:t>
      </w:r>
    </w:p>
    <w:p w14:paraId="0C97FBC6" w14:textId="77777777" w:rsidR="00522F58" w:rsidRDefault="00522F58" w:rsidP="00CF1C70">
      <w:pPr>
        <w:spacing w:after="0" w:line="360" w:lineRule="auto"/>
        <w:ind w:firstLine="425"/>
        <w:jc w:val="both"/>
        <w:rPr>
          <w:sz w:val="24"/>
        </w:rPr>
      </w:pPr>
    </w:p>
    <w:p w14:paraId="3DA298D2" w14:textId="77777777" w:rsidR="00522F58" w:rsidRPr="00522F58" w:rsidRDefault="00522F58" w:rsidP="00CF1C70">
      <w:pPr>
        <w:pStyle w:val="Heading3"/>
        <w:jc w:val="both"/>
        <w:rPr>
          <w:color w:val="auto"/>
        </w:rPr>
      </w:pPr>
      <w:bookmarkStart w:id="4" w:name="_Toc480782228"/>
      <w:r w:rsidRPr="00522F58">
        <w:rPr>
          <w:color w:val="auto"/>
        </w:rPr>
        <w:t>1.2.2 Hierarchical fusion framework</w:t>
      </w:r>
      <w:bookmarkEnd w:id="4"/>
    </w:p>
    <w:p w14:paraId="21CD8B7B" w14:textId="77777777" w:rsidR="00522F58" w:rsidRDefault="00522F58" w:rsidP="00CF1C70">
      <w:pPr>
        <w:spacing w:after="0" w:line="360" w:lineRule="auto"/>
        <w:ind w:firstLine="425"/>
        <w:jc w:val="both"/>
        <w:rPr>
          <w:sz w:val="24"/>
        </w:rPr>
      </w:pPr>
    </w:p>
    <w:p w14:paraId="656CA355" w14:textId="77777777" w:rsidR="008D0219" w:rsidRPr="00522F58" w:rsidRDefault="004838F8" w:rsidP="00CF1C70">
      <w:pPr>
        <w:spacing w:after="0" w:line="360" w:lineRule="auto"/>
        <w:ind w:firstLine="425"/>
        <w:jc w:val="both"/>
        <w:rPr>
          <w:sz w:val="24"/>
          <w:szCs w:val="24"/>
        </w:rPr>
      </w:pPr>
      <w:r>
        <w:rPr>
          <w:sz w:val="24"/>
        </w:rPr>
        <w:t xml:space="preserve">Also taking advantage of ICA techniques, Dong, Gong, Valdes-Sosa, Xia and Luo </w:t>
      </w:r>
      <w:r>
        <w:rPr>
          <w:sz w:val="24"/>
        </w:rPr>
        <w:fldChar w:fldCharType="begin" w:fldLock="1"/>
      </w:r>
      <w:r w:rsidR="00993314">
        <w:rPr>
          <w:sz w:val="24"/>
        </w:rPr>
        <w:instrText>ADDIN CSL_CITATION { "citationItems" : [ { "id" : "ITEM-1", "itemData" : { "author" : [ { "dropping-particle" : "", "family" : "Dong", "given" : "L", "non-dropping-particle" : "", "parse-names" : false, "suffix" : "" }, { "dropping-particle" : "", "family" : "Gong", "given" : "D", "non-dropping-particle" : "", "parse-names" : false, "suffix" : "" }, { "dropping-particle" : "", "family" : "Valdes-Sosa", "given" : "PA", "non-dropping-particle" : "", "parse-names" : false, "suffix" : "" }, { "dropping-particle" : "", "family" : "Xia", "given" : "Y", "non-dropping-particle" : "", "parse-names" : false, "suffix" : "" }, { "dropping-particle" : "", "family" : "Luo", "given" : "C", "non-dropping-particle" : "", "parse-names" : false, "suffix" : "" } ], "id" : "ITEM-1", "issued" : { "date-parts" : [ [ "2014" ] ] }, "title" : "Simultaneous EEG-fMRI: Trial level spatio-temporal fusion for hierarchically reliable information discovery", "type" : "article-journal" }, "uris" : [ "http://www.mendeley.com/documents/?uuid=43b5a5a3-d9dc-39c2-928f-45e7a1ff29a0" ] } ], "mendeley" : { "formattedCitation" : "(Dong, Gong, Valdes-Sosa, Xia, &amp; Luo, 2014)", "manualFormatting" : "(2014)", "plainTextFormattedCitation" : "(Dong, Gong, Valdes-Sosa, Xia, &amp; Luo, 2014)", "previouslyFormattedCitation" : "(Dong, Gong, Valdes-Sosa, Xia, &amp; Luo, 2014)" }, "properties" : {  }, "schema" : "https://github.com/citation-style-language/schema/raw/master/csl-citation.json" }</w:instrText>
      </w:r>
      <w:r>
        <w:rPr>
          <w:sz w:val="24"/>
        </w:rPr>
        <w:fldChar w:fldCharType="separate"/>
      </w:r>
      <w:r>
        <w:rPr>
          <w:noProof/>
          <w:sz w:val="24"/>
        </w:rPr>
        <w:t>(</w:t>
      </w:r>
      <w:r w:rsidRPr="004838F8">
        <w:rPr>
          <w:noProof/>
          <w:sz w:val="24"/>
        </w:rPr>
        <w:t>2014)</w:t>
      </w:r>
      <w:r>
        <w:rPr>
          <w:sz w:val="24"/>
        </w:rPr>
        <w:fldChar w:fldCharType="end"/>
      </w:r>
      <w:r>
        <w:rPr>
          <w:sz w:val="24"/>
        </w:rPr>
        <w:t xml:space="preserve"> have proposed a </w:t>
      </w:r>
      <w:r w:rsidRPr="004838F8">
        <w:rPr>
          <w:sz w:val="24"/>
        </w:rPr>
        <w:t>hierarchical fusion framework</w:t>
      </w:r>
      <w:r>
        <w:rPr>
          <w:sz w:val="24"/>
        </w:rPr>
        <w:t xml:space="preserve"> using a comparatively new measure of correlation, the </w:t>
      </w:r>
      <w:r w:rsidRPr="004838F8">
        <w:rPr>
          <w:sz w:val="24"/>
        </w:rPr>
        <w:t>Maxim</w:t>
      </w:r>
      <w:r w:rsidR="00DA6272">
        <w:rPr>
          <w:sz w:val="24"/>
        </w:rPr>
        <w:t>al Information Coefficient (MIC)</w:t>
      </w:r>
      <w:r>
        <w:rPr>
          <w:sz w:val="24"/>
        </w:rPr>
        <w:t xml:space="preserve"> </w:t>
      </w:r>
      <w:r>
        <w:rPr>
          <w:sz w:val="24"/>
        </w:rPr>
        <w:fldChar w:fldCharType="begin" w:fldLock="1"/>
      </w:r>
      <w:r w:rsidR="00993314">
        <w:rPr>
          <w:sz w:val="24"/>
        </w:rPr>
        <w:instrText>ADDIN CSL_CITATION { "citationItems" : [ { "id" : "ITEM-1", "itemData" : { "DOI" : "10.1126/science.1205438", "ISSN" : "0036-8075", "author" : [ { "dropping-particle" : "", "family" : "Reshef", "given" : "D. N.", "non-dropping-particle" : "", "parse-names" : false, "suffix" : "" }, { "dropping-particle" : "", "family" : "Reshef", "given" : "Y. A.", "non-dropping-particle" : "", "parse-names" : false, "suffix" : "" }, { "dropping-particle" : "", "family" : "Finucane", "given" : "H. K.", "non-dropping-particle" : "", "parse-names" : false, "suffix" : "" }, { "dropping-particle" : "", "family" : "Grossman", "given" : "S. R.", "non-dropping-particle" : "", "parse-names" : false, "suffix" : "" }, { "dropping-particle" : "", "family" : "McVean", "given" : "G.", "non-dropping-particle" : "", "parse-names" : false, "suffix" : "" }, { "dropping-particle" : "", "family" : "Turnbaugh", "given" : "P. J.", "non-dropping-particle" : "", "parse-names" : false, "suffix" : "" }, { "dropping-particle" : "", "family" : "Lander", "given" : "E. S.", "non-dropping-particle" : "", "parse-names" : false, "suffix" : "" }, { "dropping-particle" : "", "family" : "Mitzenmacher", "given" : "M.", "non-dropping-particle" : "", "parse-names" : false, "suffix" : "" }, { "dropping-particle" : "", "family" : "Sabeti", "given" : "P. C.", "non-dropping-particle" : "", "parse-names" : false, "suffix" : "" } ], "container-title" : "Science", "id" : "ITEM-1", "issue" : "6062", "issued" : { "date-parts" : [ [ "2011", "12", "16" ] ] }, "page" : "1518-1524", "title" : "Detecting Novel Associations in Large Data Sets", "type" : "article-journal", "volume" : "334" }, "uris" : [ "http://www.mendeley.com/documents/?uuid=eeea0e40-9611-301d-a061-735e48dae16c" ] } ], "mendeley" : { "formattedCitation" : "(Reshef et al., 2011)", "plainTextFormattedCitation" : "(Reshef et al., 2011)", "previouslyFormattedCitation" : "(Reshef et al., 2011)" }, "properties" : {  }, "schema" : "https://github.com/citation-style-language/schema/raw/master/csl-citation.json" }</w:instrText>
      </w:r>
      <w:r>
        <w:rPr>
          <w:sz w:val="24"/>
        </w:rPr>
        <w:fldChar w:fldCharType="separate"/>
      </w:r>
      <w:r w:rsidRPr="004838F8">
        <w:rPr>
          <w:noProof/>
          <w:sz w:val="24"/>
        </w:rPr>
        <w:t>(Reshef et al., 2011)</w:t>
      </w:r>
      <w:r>
        <w:rPr>
          <w:sz w:val="24"/>
        </w:rPr>
        <w:fldChar w:fldCharType="end"/>
      </w:r>
      <w:r w:rsidR="00B72288">
        <w:rPr>
          <w:sz w:val="24"/>
        </w:rPr>
        <w:t xml:space="preserve">, for temporal matching and a </w:t>
      </w:r>
      <w:r w:rsidR="00B72288" w:rsidRPr="00B72288">
        <w:rPr>
          <w:sz w:val="24"/>
        </w:rPr>
        <w:t>Bayesian approach</w:t>
      </w:r>
      <w:r w:rsidR="00B72288">
        <w:rPr>
          <w:sz w:val="24"/>
        </w:rPr>
        <w:t xml:space="preserve"> for spatial matching</w:t>
      </w:r>
      <w:r w:rsidR="00BF5C98">
        <w:rPr>
          <w:sz w:val="24"/>
        </w:rPr>
        <w:t xml:space="preserve"> on the trial level</w:t>
      </w:r>
      <w:r w:rsidR="00DA6272">
        <w:rPr>
          <w:sz w:val="24"/>
        </w:rPr>
        <w:t xml:space="preserve">. They chose the MIC for temporal matching, because, as in the </w:t>
      </w:r>
      <w:proofErr w:type="spellStart"/>
      <w:r w:rsidR="00DA6272">
        <w:rPr>
          <w:sz w:val="24"/>
        </w:rPr>
        <w:t>jICA</w:t>
      </w:r>
      <w:proofErr w:type="spellEnd"/>
      <w:r w:rsidR="00DA6272">
        <w:rPr>
          <w:sz w:val="24"/>
        </w:rPr>
        <w:t xml:space="preserve">, </w:t>
      </w:r>
      <w:r w:rsidR="00836683">
        <w:rPr>
          <w:sz w:val="24"/>
        </w:rPr>
        <w:t>most</w:t>
      </w:r>
      <w:r w:rsidR="00DA6272">
        <w:rPr>
          <w:sz w:val="24"/>
        </w:rPr>
        <w:t xml:space="preserve"> conventional methods for temporal matching assume a linear relation between datatypes. The assumption of linearity is not </w:t>
      </w:r>
      <w:r w:rsidR="00DA6272">
        <w:rPr>
          <w:sz w:val="24"/>
        </w:rPr>
        <w:lastRenderedPageBreak/>
        <w:t>necessarily false, but non-linear</w:t>
      </w:r>
      <w:r w:rsidR="00B72288">
        <w:rPr>
          <w:sz w:val="24"/>
        </w:rPr>
        <w:t>, more complex</w:t>
      </w:r>
      <w:r w:rsidR="00DA6272">
        <w:rPr>
          <w:sz w:val="24"/>
        </w:rPr>
        <w:t xml:space="preserve"> relations between modalities should be </w:t>
      </w:r>
      <w:r w:rsidR="00B72288">
        <w:rPr>
          <w:sz w:val="24"/>
        </w:rPr>
        <w:t>considered as well.</w:t>
      </w:r>
      <w:r w:rsidR="002D74E9">
        <w:rPr>
          <w:sz w:val="24"/>
        </w:rPr>
        <w:t xml:space="preserve"> </w:t>
      </w:r>
      <w:r w:rsidR="00BF5C98">
        <w:rPr>
          <w:sz w:val="24"/>
        </w:rPr>
        <w:t xml:space="preserve">For spatial matching of fMRI with EEG they used a </w:t>
      </w:r>
      <w:r w:rsidR="001652F8">
        <w:rPr>
          <w:sz w:val="24"/>
        </w:rPr>
        <w:t>network based method for source</w:t>
      </w:r>
      <w:r w:rsidR="00BF5C98">
        <w:rPr>
          <w:sz w:val="24"/>
        </w:rPr>
        <w:t xml:space="preserve"> </w:t>
      </w:r>
      <w:r w:rsidR="001652F8">
        <w:rPr>
          <w:sz w:val="24"/>
        </w:rPr>
        <w:t>imaging</w:t>
      </w:r>
      <w:r w:rsidR="00BF5C98">
        <w:rPr>
          <w:sz w:val="24"/>
        </w:rPr>
        <w:t xml:space="preserve"> in the EEG (NESOI)</w:t>
      </w:r>
      <w:r w:rsidR="001652F8">
        <w:rPr>
          <w:sz w:val="24"/>
        </w:rPr>
        <w:t xml:space="preserve"> </w:t>
      </w:r>
      <w:r w:rsidR="001652F8">
        <w:rPr>
          <w:sz w:val="24"/>
        </w:rPr>
        <w:fldChar w:fldCharType="begin" w:fldLock="1"/>
      </w:r>
      <w:r w:rsidR="00993314">
        <w:rPr>
          <w:sz w:val="24"/>
        </w:rPr>
        <w:instrText>ADDIN CSL_CITATION { "citationItems" : [ { "id" : "ITEM-1", "itemData" : { "DOI" : "10.1002/hbm.21098", "ISBN" : "1097-0193 (Electronic)\\r1065-9471 (Linking)", "ISSN" : "10659471", "PMID" : "20814964", "abstract" : "The brain exhibits temporally coherent networks (TCNs) involving numerous cortical and sub-cortical regions both during the rest state and during the performance of cognitive tasks. TCNs represent the interactions between different brain areas, and understanding such networks may facilitate electroencephalography (EEG) source estimation. We propose a new method for examining TCNs using scalp EEG in conjunction with data obtained by functional magnetic resonance imaging (fMRI). In this approach, termed NEtwork based SOurce Imaging (NESOI), multiple TCNs derived from fMRI with independent component analysis (ICA) are used as the covariance priors of the EEG source reconstruction using Parametric Empirical Bayesian (PEB). In contrast to previous applications of PEB in EEG source imaging with smoothness or sparseness priors, TCNs play a fundamental role among the priors used by NESOI. NESOI achieves an efficient integration of the high temporal resolution EEG and TCN derived from the high spatial resolution fMRI. Using synthetic and real data, we directly compared the performance of NESOI with other distributed source inversion methods, with and without the use of fMRI priors. Our results indicated that NESOI is a potentially useful approach for EEG source imaging.", "author" : [ { "dropping-particle" : "", "family" : "Lei", "given" : "Xu", "non-dropping-particle" : "", "parse-names" : false, "suffix" : "" }, { "dropping-particle" : "", "family" : "Xu", "given" : "Peng", "non-dropping-particle" : "", "parse-names" : false, "suffix" : "" }, { "dropping-particle" : "", "family" : "Luo", "given" : "Cheng", "non-dropping-particle" : "", "parse-names" : false, "suffix" : "" }, { "dropping-particle" : "", "family" : "Zhao", "given" : "Jinping", "non-dropping-particle" : "", "parse-names" : false, "suffix" : "" }, { "dropping-particle" : "", "family" : "Zhou", "given" : "Dong", "non-dropping-particle" : "", "parse-names" : false, "suffix" : "" }, { "dropping-particle" : "", "family" : "Yao", "given" : "Dezhong", "non-dropping-particle" : "", "parse-names" : false, "suffix" : "" } ], "container-title" : "Human Brain Mapping", "id" : "ITEM-1", "issue" : "7", "issued" : { "date-parts" : [ [ "2011" ] ] }, "page" : "1141-1160", "title" : "fMRI functional networks for EEG source imaging", "type" : "article-journal", "volume" : "32" }, "uris" : [ "http://www.mendeley.com/documents/?uuid=8b85f9cf-1005-3cd7-bad1-e16e61672e48" ] } ], "mendeley" : { "formattedCitation" : "(Lei et al., 2011)", "plainTextFormattedCitation" : "(Lei et al., 2011)", "previouslyFormattedCitation" : "(Lei et al., 2011)" }, "properties" : {  }, "schema" : "https://github.com/citation-style-language/schema/raw/master/csl-citation.json" }</w:instrText>
      </w:r>
      <w:r w:rsidR="001652F8">
        <w:rPr>
          <w:sz w:val="24"/>
        </w:rPr>
        <w:fldChar w:fldCharType="separate"/>
      </w:r>
      <w:r w:rsidR="001652F8" w:rsidRPr="001652F8">
        <w:rPr>
          <w:noProof/>
          <w:sz w:val="24"/>
        </w:rPr>
        <w:t>(Lei et al., 2011)</w:t>
      </w:r>
      <w:r w:rsidR="001652F8">
        <w:rPr>
          <w:sz w:val="24"/>
        </w:rPr>
        <w:fldChar w:fldCharType="end"/>
      </w:r>
      <w:r w:rsidR="007C2D13">
        <w:rPr>
          <w:sz w:val="24"/>
        </w:rPr>
        <w:t>. I</w:t>
      </w:r>
      <w:r w:rsidR="001652F8">
        <w:rPr>
          <w:sz w:val="24"/>
        </w:rPr>
        <w:t xml:space="preserve">n </w:t>
      </w:r>
      <w:r w:rsidR="007C2D13">
        <w:rPr>
          <w:sz w:val="24"/>
        </w:rPr>
        <w:t>principle, NESOI</w:t>
      </w:r>
      <w:r w:rsidR="001652F8" w:rsidRPr="001652F8">
        <w:rPr>
          <w:sz w:val="24"/>
        </w:rPr>
        <w:t xml:space="preserve"> </w:t>
      </w:r>
      <w:r w:rsidR="007C2D13">
        <w:rPr>
          <w:sz w:val="24"/>
        </w:rPr>
        <w:t>employs</w:t>
      </w:r>
      <w:r w:rsidR="001652F8" w:rsidRPr="001652F8">
        <w:rPr>
          <w:sz w:val="24"/>
        </w:rPr>
        <w:t xml:space="preserve"> </w:t>
      </w:r>
      <w:r w:rsidR="004B20E5" w:rsidRPr="00522F58">
        <w:rPr>
          <w:noProof/>
          <w:sz w:val="24"/>
          <w:szCs w:val="24"/>
          <w:lang w:eastAsia="en-GB"/>
        </w:rPr>
        <mc:AlternateContent>
          <mc:Choice Requires="wpg">
            <w:drawing>
              <wp:anchor distT="0" distB="0" distL="114300" distR="114300" simplePos="0" relativeHeight="251682816" behindDoc="0" locked="0" layoutInCell="1" allowOverlap="1" wp14:anchorId="6676CD04" wp14:editId="76A3FBF3">
                <wp:simplePos x="0" y="0"/>
                <wp:positionH relativeFrom="column">
                  <wp:posOffset>92710</wp:posOffset>
                </wp:positionH>
                <wp:positionV relativeFrom="paragraph">
                  <wp:posOffset>2028889</wp:posOffset>
                </wp:positionV>
                <wp:extent cx="5353050" cy="6867525"/>
                <wp:effectExtent l="0" t="0" r="0" b="9525"/>
                <wp:wrapTopAndBottom/>
                <wp:docPr id="20" name="Gruppieren 20"/>
                <wp:cNvGraphicFramePr/>
                <a:graphic xmlns:a="http://schemas.openxmlformats.org/drawingml/2006/main">
                  <a:graphicData uri="http://schemas.microsoft.com/office/word/2010/wordprocessingGroup">
                    <wpg:wgp>
                      <wpg:cNvGrpSpPr/>
                      <wpg:grpSpPr>
                        <a:xfrm>
                          <a:off x="0" y="0"/>
                          <a:ext cx="5353050" cy="6867525"/>
                          <a:chOff x="0" y="0"/>
                          <a:chExt cx="5353050" cy="6869046"/>
                        </a:xfrm>
                      </wpg:grpSpPr>
                      <pic:pic xmlns:pic="http://schemas.openxmlformats.org/drawingml/2006/picture">
                        <pic:nvPicPr>
                          <pic:cNvPr id="18" name="Grafik 18"/>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48275" cy="5695950"/>
                          </a:xfrm>
                          <a:prstGeom prst="rect">
                            <a:avLst/>
                          </a:prstGeom>
                          <a:noFill/>
                          <a:ln>
                            <a:noFill/>
                          </a:ln>
                        </pic:spPr>
                      </pic:pic>
                      <wps:wsp>
                        <wps:cNvPr id="19" name="Textfeld 2"/>
                        <wps:cNvSpPr txBox="1">
                          <a:spLocks noChangeArrowheads="1"/>
                        </wps:cNvSpPr>
                        <wps:spPr bwMode="auto">
                          <a:xfrm>
                            <a:off x="0" y="5675142"/>
                            <a:ext cx="5353050" cy="1193904"/>
                          </a:xfrm>
                          <a:prstGeom prst="rect">
                            <a:avLst/>
                          </a:prstGeom>
                          <a:solidFill>
                            <a:srgbClr val="FFFFFF"/>
                          </a:solidFill>
                          <a:ln w="9525">
                            <a:noFill/>
                            <a:miter lim="800000"/>
                            <a:headEnd/>
                            <a:tailEnd/>
                          </a:ln>
                        </wps:spPr>
                        <wps:txbx>
                          <w:txbxContent>
                            <w:p w14:paraId="56D21E63" w14:textId="77777777" w:rsidR="007470F3" w:rsidRPr="00753038" w:rsidRDefault="007470F3" w:rsidP="00AD5A5A">
                              <w:pPr>
                                <w:jc w:val="both"/>
                              </w:pPr>
                              <w:r>
                                <w:t>Fig. 3</w:t>
                              </w:r>
                              <w:r w:rsidRPr="00753038">
                                <w:t>.</w:t>
                              </w:r>
                              <w:r>
                                <w:t xml:space="preserve"> The basic </w:t>
                              </w:r>
                              <w:proofErr w:type="spellStart"/>
                              <w:r>
                                <w:t>preprocessing</w:t>
                              </w:r>
                              <w:proofErr w:type="spellEnd"/>
                              <w:r>
                                <w:t xml:space="preserve"> (top left) and analysing steps in the hierarchical fusion framework from Dong et al. </w:t>
                              </w:r>
                              <w:r>
                                <w:fldChar w:fldCharType="begin" w:fldLock="1"/>
                              </w:r>
                              <w:r w:rsidR="00993314">
                                <w:instrText>ADDIN CSL_CITATION { "citationItems" : [ { "id" : "ITEM-1", "itemData" : { "author" : [ { "dropping-particle" : "", "family" : "Dong", "given" : "L", "non-dropping-particle" : "", "parse-names" : false, "suffix" : "" }, { "dropping-particle" : "", "family" : "Gong", "given" : "D", "non-dropping-particle" : "", "parse-names" : false, "suffix" : "" }, { "dropping-particle" : "", "family" : "Valdes-Sosa", "given" : "PA", "non-dropping-particle" : "", "parse-names" : false, "suffix" : "" }, { "dropping-particle" : "", "family" : "Xia", "given" : "Y", "non-dropping-particle" : "", "parse-names" : false, "suffix" : "" }, { "dropping-particle" : "", "family" : "Luo", "given" : "C", "non-dropping-particle" : "", "parse-names" : false, "suffix" : "" } ], "id" : "ITEM-1", "issued" : { "date-parts" : [ [ "2014" ] ] }, "title" : "Simultaneous EEG-fMRI: Trial level spatio-temporal fusion for hierarchically reliable information discovery", "type" : "article-journal" }, "uris" : [ "http://www.mendeley.com/documents/?uuid=43b5a5a3-d9dc-39c2-928f-45e7a1ff29a0" ] } ], "mendeley" : { "formattedCitation" : "(Dong et al., 2014)", "manualFormatting" : "(2014)", "plainTextFormattedCitation" : "(Dong et al., 2014)", "previouslyFormattedCitation" : "(Dong et al., 2014)" }, "properties" : {  }, "schema" : "https://github.com/citation-style-language/schema/raw/master/csl-citation.json" }</w:instrText>
                              </w:r>
                              <w:r>
                                <w:fldChar w:fldCharType="separate"/>
                              </w:r>
                              <w:r w:rsidRPr="001652F8">
                                <w:rPr>
                                  <w:noProof/>
                                </w:rPr>
                                <w:t>(2014)</w:t>
                              </w:r>
                              <w:r>
                                <w:fldChar w:fldCharType="end"/>
                              </w:r>
                              <w:r>
                                <w:t>. At the bottom is the three-level, hierarchical model with components obtained from spatiotemporal matching. Spatiotemporally matched components make up the first level, components matched temporally or spatially the second level and unmatched components the third level.</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uppieren 20" o:spid="_x0000_s1044" style="position:absolute;left:0;text-align:left;margin-left:7.3pt;margin-top:159.75pt;width:421.5pt;height:540.75pt;z-index:251682816;mso-height-relative:margin" coordsize="53530,6869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">
                <v:shape id="Grafik 18" o:spid="_x0000_s1045" type="#_x0000_t75" style="position:absolute;width:52482;height:569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75d3EAAAA2wAAAA8AAABkcnMvZG93bnJldi54bWxEj0FrAjEQhe+F/ocwhd5qVg9WtkYRQbDQ&#10;g2uFXsfNdLN1M1mS6G7/vXMo9DbDe/PeN8v16Dt1o5jawAamkwIUcR1sy42B0+fuZQEqZWSLXWAy&#10;8EsJ1qvHhyWWNgxc0e2YGyUhnEo04HLuS61T7chjmoSeWLTvED1mWWOjbcRBwn2nZ0Ux1x5blgaH&#10;PW0d1Zfj1Rs4pO2H+6lmxZmv8/h+/hpeq8XGmOencfMGKtOY/81/13sr+AIrv8gAenU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v75d3EAAAA2wAAAA8AAAAAAAAAAAAAAAAA&#10;nwIAAGRycy9kb3ducmV2LnhtbFBLBQYAAAAABAAEAPcAAACQAwAAAAA=&#10;">
                  <v:imagedata r:id="rId10" o:title=""/>
                  <v:path arrowok="t"/>
                </v:shape>
                <v:shape id="Textfeld 2" o:spid="_x0000_s1046" type="#_x0000_t202" style="position:absolute;top:56751;width:53530;height:11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S4L8A&#10;AADbAAAADwAAAGRycy9kb3ducmV2LnhtbERP24rCMBB9F/yHMIIvsk2V9VaNsgqKr7p+wLQZ22Iz&#10;KU3W1r83C4JvczjXWW87U4kHNa60rGAcxSCIM6tLzhVcfw9fCxDOI2usLJOCJznYbvq9NSbatnym&#10;x8XnIoSwS1BB4X2dSOmyggy6yNbEgbvZxqAPsMmlbrAN4aaSkzieSYMlh4YCa9oXlN0vf0bB7dSO&#10;pss2Pfrr/Pw922E5T+1TqeGg+1mB8NT5j/jtPukwfwn/v4QD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1LgvwAAANsAAAAPAAAAAAAAAAAAAAAAAJgCAABkcnMvZG93bnJl&#10;di54bWxQSwUGAAAAAAQABAD1AAAAhAMAAAAA&#10;" stroked="f">
                  <v:textbox>
                    <w:txbxContent>
                      <w:p w:rsidR="007470F3" w:rsidRPr="00753038" w:rsidRDefault="007470F3" w:rsidP="00AD5A5A">
                        <w:pPr>
                          <w:jc w:val="both"/>
                        </w:pPr>
                        <w:proofErr w:type="gramStart"/>
                        <w:r>
                          <w:t>Fig. 3</w:t>
                        </w:r>
                        <w:r w:rsidRPr="00753038">
                          <w:t>.</w:t>
                        </w:r>
                        <w:proofErr w:type="gramEnd"/>
                        <w:r>
                          <w:t xml:space="preserve"> The basic </w:t>
                        </w:r>
                        <w:proofErr w:type="spellStart"/>
                        <w:r>
                          <w:t>preprocessing</w:t>
                        </w:r>
                        <w:proofErr w:type="spellEnd"/>
                        <w:r>
                          <w:t xml:space="preserve"> (top left) and analysing steps in the hierarchical fusion framework from Dong et al. </w:t>
                        </w:r>
                        <w:r>
                          <w:fldChar w:fldCharType="begin" w:fldLock="1"/>
                        </w:r>
                        <w:r w:rsidR="00993314">
                          <w:instrText>ADDIN CSL_CITATION { "citationItems" : [ { "id" : "ITEM-1", "itemData" : { "author" : [ { "dropping-particle" : "", "family" : "Dong", "given" : "L", "non-dropping-particle" : "", "parse-names" : false, "suffix" : "" }, { "dropping-particle" : "", "family" : "Gong", "given" : "D", "non-dropping-particle" : "", "parse-names" : false, "suffix" : "" }, { "dropping-particle" : "", "family" : "Valdes-Sosa", "given" : "PA", "non-dropping-particle" : "", "parse-names" : false, "suffix" : "" }, { "dropping-particle" : "", "family" : "Xia", "given" : "Y", "non-dropping-particle" : "", "parse-names" : false, "suffix" : "" }, { "dropping-particle" : "", "family" : "Luo", "given" : "C", "non-dropping-particle" : "", "parse-names" : false, "suffix" : "" } ], "id" : "ITEM-1", "issued" : { "date-parts" : [ [ "2014" ] ] }, "title" : "Simultaneous EEG-fMRI: Trial level spatio-temporal fusion for hierarchically reliable information discovery", "type" : "article-journal" }, "uris" : [ "http://www.mendeley.com/documents/?uuid=43b5a5a3-d9dc-39c2-928f-45e7a1ff29a0" ] } ], "mendeley" : { "formattedCitation" : "(Dong et al., 2014)", "manualFormatting" : "(2014)", "plainTextFormattedCitation" : "(Dong et al., 2014)", "previouslyFormattedCitation" : "(Dong et al., 2014)" }, "properties" : {  }, "schema" : "https://github.com/citation-style-language/schema/raw/master/csl-citation.json" }</w:instrText>
                        </w:r>
                        <w:r>
                          <w:fldChar w:fldCharType="separate"/>
                        </w:r>
                        <w:r w:rsidRPr="001652F8">
                          <w:rPr>
                            <w:noProof/>
                          </w:rPr>
                          <w:t>(2014)</w:t>
                        </w:r>
                        <w:r>
                          <w:fldChar w:fldCharType="end"/>
                        </w:r>
                        <w:r>
                          <w:t>. At the bottom is the three-level, hierarchical model with components obtained from spatiotemporal matching. Spatiotemporally matched components make up the first level, components matched temporally or spatially the second level and unmatched components the third level.</w:t>
                        </w:r>
                      </w:p>
                    </w:txbxContent>
                  </v:textbox>
                </v:shape>
                <w10:wrap type="topAndBottom"/>
              </v:group>
            </w:pict>
          </mc:Fallback>
        </mc:AlternateContent>
      </w:r>
      <w:r w:rsidR="001652F8" w:rsidRPr="001652F8">
        <w:rPr>
          <w:sz w:val="24"/>
        </w:rPr>
        <w:t xml:space="preserve">ICA to </w:t>
      </w:r>
      <w:r w:rsidR="007C2D13">
        <w:rPr>
          <w:sz w:val="24"/>
        </w:rPr>
        <w:t>detect</w:t>
      </w:r>
      <w:r w:rsidR="001652F8" w:rsidRPr="001652F8">
        <w:rPr>
          <w:sz w:val="24"/>
        </w:rPr>
        <w:t xml:space="preserve"> </w:t>
      </w:r>
      <w:r w:rsidR="007C2D13">
        <w:rPr>
          <w:sz w:val="24"/>
        </w:rPr>
        <w:t xml:space="preserve">multiple, </w:t>
      </w:r>
      <w:r w:rsidR="001652F8" w:rsidRPr="001652F8">
        <w:rPr>
          <w:sz w:val="24"/>
        </w:rPr>
        <w:t>temporally coherent networks from fMRI as covariance components of</w:t>
      </w:r>
      <w:r w:rsidR="007C2D13">
        <w:rPr>
          <w:sz w:val="24"/>
        </w:rPr>
        <w:t xml:space="preserve"> a </w:t>
      </w:r>
      <w:r w:rsidR="007C2D13" w:rsidRPr="007C2D13">
        <w:rPr>
          <w:sz w:val="24"/>
        </w:rPr>
        <w:t>Parametric Empirical Bayesian</w:t>
      </w:r>
      <w:r w:rsidR="007C2D13">
        <w:rPr>
          <w:sz w:val="24"/>
        </w:rPr>
        <w:t xml:space="preserve"> model </w:t>
      </w:r>
      <w:r w:rsidR="007C2D13">
        <w:rPr>
          <w:sz w:val="24"/>
        </w:rPr>
        <w:fldChar w:fldCharType="begin" w:fldLock="1"/>
      </w:r>
      <w:r w:rsidR="00993314">
        <w:rPr>
          <w:sz w:val="24"/>
        </w:rPr>
        <w:instrText>ADDIN CSL_CITATION { "citationItems" : [ { "id" : "ITEM-1", "itemData" : { "author" : [ { "dropping-particle" : "", "family" : "Friston", "given" : "KJ", "non-dropping-particle" : "", "parse-names" : false, "suffix" : "" }, { "dropping-particle" : "", "family" : "Penny", "given" : "W", "non-dropping-particle" : "", "parse-names" : false, "suffix" : "" }, { "dropping-particle" : "", "family" : "Phillips", "given" : "C", "non-dropping-particle" : "", "parse-names" : false, "suffix" : "" }, { "dropping-particle" : "", "family" : "Kiebel", "given" : "S", "non-dropping-particle" : "", "parse-names" : false, "suffix" : "" }, { "dropping-particle" : "", "family" : "Hinton", "given" : "G", "non-dropping-particle" : "", "parse-names" : false, "suffix" : "" } ], "container-title" : "NeuroImage", "id" : "ITEM-1", "issued" : { "date-parts" : [ [ "2002" ] ] }, "title" : "Classical and Bayesian inference in neuroimaging: theory", "type" : "article-journal" }, "uris" : [ "http://www.mendeley.com/documents/?uuid=2fcaae37-4991-33a1-932d-a6189eabc245" ] } ], "mendeley" : { "formattedCitation" : "(Friston, Penny, Phillips, Kiebel, &amp; Hinton, 2002)", "plainTextFormattedCitation" : "(Friston, Penny, Phillips, Kiebel, &amp; Hinton, 2002)", "previouslyFormattedCitation" : "(Friston, Penny, Phillips, Kiebel, &amp; Hinton, 2002)" }, "properties" : {  }, "schema" : "https://github.com/citation-style-language/schema/raw/master/csl-citation.json" }</w:instrText>
      </w:r>
      <w:r w:rsidR="007C2D13">
        <w:rPr>
          <w:sz w:val="24"/>
        </w:rPr>
        <w:fldChar w:fldCharType="separate"/>
      </w:r>
      <w:r w:rsidR="007C2D13" w:rsidRPr="007C2D13">
        <w:rPr>
          <w:noProof/>
          <w:sz w:val="24"/>
        </w:rPr>
        <w:t>(Friston, Penny, Phillips, Kiebel, &amp; Hinton, 2002)</w:t>
      </w:r>
      <w:r w:rsidR="007C2D13">
        <w:rPr>
          <w:sz w:val="24"/>
        </w:rPr>
        <w:fldChar w:fldCharType="end"/>
      </w:r>
      <w:r w:rsidR="007C2D13">
        <w:rPr>
          <w:sz w:val="24"/>
        </w:rPr>
        <w:t xml:space="preserve"> </w:t>
      </w:r>
      <w:r w:rsidR="007C2D13" w:rsidRPr="001652F8">
        <w:rPr>
          <w:sz w:val="24"/>
        </w:rPr>
        <w:t>for EEG imaging</w:t>
      </w:r>
      <w:r w:rsidR="001652F8" w:rsidRPr="001652F8">
        <w:rPr>
          <w:sz w:val="24"/>
        </w:rPr>
        <w:t xml:space="preserve">. </w:t>
      </w:r>
      <w:r w:rsidR="00AD5A5A">
        <w:rPr>
          <w:sz w:val="24"/>
        </w:rPr>
        <w:t xml:space="preserve">With </w:t>
      </w:r>
      <w:r w:rsidR="008D0219">
        <w:rPr>
          <w:sz w:val="24"/>
        </w:rPr>
        <w:t>the information from spatiotemporal EEG and fMRI</w:t>
      </w:r>
      <w:r w:rsidR="00BF5C98">
        <w:rPr>
          <w:sz w:val="24"/>
        </w:rPr>
        <w:t xml:space="preserve">, they </w:t>
      </w:r>
      <w:r w:rsidR="00AD5A5A">
        <w:rPr>
          <w:sz w:val="24"/>
        </w:rPr>
        <w:t>constructed</w:t>
      </w:r>
      <w:r w:rsidR="00BF5C98">
        <w:rPr>
          <w:sz w:val="24"/>
        </w:rPr>
        <w:t xml:space="preserve"> a three-level, hierarchical model</w:t>
      </w:r>
      <w:r w:rsidR="00AD5A5A">
        <w:rPr>
          <w:sz w:val="24"/>
        </w:rPr>
        <w:t>. It included spatio</w:t>
      </w:r>
      <w:r w:rsidR="00BF5C98">
        <w:rPr>
          <w:sz w:val="24"/>
        </w:rPr>
        <w:t xml:space="preserve">temporal associations </w:t>
      </w:r>
      <w:r w:rsidR="00AD5A5A">
        <w:rPr>
          <w:sz w:val="24"/>
        </w:rPr>
        <w:t xml:space="preserve">at the first, </w:t>
      </w:r>
      <w:r w:rsidR="00AD5A5A">
        <w:rPr>
          <w:sz w:val="24"/>
        </w:rPr>
        <w:lastRenderedPageBreak/>
        <w:t xml:space="preserve">complementary ICA components from the </w:t>
      </w:r>
      <w:r w:rsidR="00AD5A5A" w:rsidRPr="00AD5A5A">
        <w:rPr>
          <w:sz w:val="24"/>
        </w:rPr>
        <w:t>temporal or spatial</w:t>
      </w:r>
      <w:r w:rsidR="00AD5A5A">
        <w:rPr>
          <w:sz w:val="24"/>
        </w:rPr>
        <w:t xml:space="preserve"> </w:t>
      </w:r>
      <w:r w:rsidR="00AD5A5A" w:rsidRPr="00AD5A5A">
        <w:rPr>
          <w:sz w:val="24"/>
        </w:rPr>
        <w:t>matching</w:t>
      </w:r>
      <w:r w:rsidR="00AD5A5A">
        <w:rPr>
          <w:sz w:val="24"/>
        </w:rPr>
        <w:t xml:space="preserve"> at the second and</w:t>
      </w:r>
      <w:r w:rsidR="00FD22A1">
        <w:rPr>
          <w:sz w:val="24"/>
        </w:rPr>
        <w:t xml:space="preserve"> </w:t>
      </w:r>
      <w:r w:rsidR="00AD5A5A" w:rsidRPr="00522F58">
        <w:rPr>
          <w:sz w:val="24"/>
          <w:szCs w:val="24"/>
        </w:rPr>
        <w:t>unexplained, unmatched components, which likely represented noise, at a third level (see Fig. 3).</w:t>
      </w:r>
      <w:r w:rsidR="001652F8" w:rsidRPr="00522F58">
        <w:rPr>
          <w:sz w:val="24"/>
          <w:szCs w:val="24"/>
        </w:rPr>
        <w:t xml:space="preserve"> </w:t>
      </w:r>
    </w:p>
    <w:p w14:paraId="13C2CFD2" w14:textId="77777777" w:rsidR="003A6157" w:rsidRDefault="003A6157" w:rsidP="00CF1C70">
      <w:pPr>
        <w:spacing w:after="0" w:line="360" w:lineRule="auto"/>
        <w:ind w:firstLine="425"/>
        <w:jc w:val="both"/>
        <w:rPr>
          <w:sz w:val="24"/>
          <w:szCs w:val="24"/>
        </w:rPr>
      </w:pPr>
      <w:r w:rsidRPr="00522F58">
        <w:rPr>
          <w:sz w:val="24"/>
          <w:szCs w:val="24"/>
        </w:rPr>
        <w:t>Not only does this framework use a larger extend of available information, but</w:t>
      </w:r>
      <w:r w:rsidR="001652F8" w:rsidRPr="00522F58">
        <w:rPr>
          <w:sz w:val="24"/>
          <w:szCs w:val="24"/>
        </w:rPr>
        <w:t xml:space="preserve"> it</w:t>
      </w:r>
      <w:r w:rsidRPr="00522F58">
        <w:rPr>
          <w:sz w:val="24"/>
          <w:szCs w:val="24"/>
        </w:rPr>
        <w:t xml:space="preserve"> also accounts for shared, discrete and unexplained </w:t>
      </w:r>
      <w:r w:rsidR="008D0219" w:rsidRPr="00522F58">
        <w:rPr>
          <w:sz w:val="24"/>
          <w:szCs w:val="24"/>
        </w:rPr>
        <w:t>variation</w:t>
      </w:r>
      <w:r w:rsidRPr="00522F58">
        <w:rPr>
          <w:sz w:val="24"/>
          <w:szCs w:val="24"/>
        </w:rPr>
        <w:t xml:space="preserve"> in combined EEG and fMRI data.</w:t>
      </w:r>
      <w:r w:rsidR="008D0219" w:rsidRPr="00522F58">
        <w:rPr>
          <w:sz w:val="24"/>
          <w:szCs w:val="24"/>
        </w:rPr>
        <w:t xml:space="preserve"> Yet, the validity of its temporal matching is predicated on the generality and equitability assumptions of the MIC made by </w:t>
      </w:r>
      <w:proofErr w:type="spellStart"/>
      <w:r w:rsidR="008D0219" w:rsidRPr="00522F58">
        <w:rPr>
          <w:sz w:val="24"/>
          <w:szCs w:val="24"/>
        </w:rPr>
        <w:t>Reshef</w:t>
      </w:r>
      <w:proofErr w:type="spellEnd"/>
      <w:r w:rsidR="008D0219" w:rsidRPr="00522F58">
        <w:rPr>
          <w:sz w:val="24"/>
          <w:szCs w:val="24"/>
        </w:rPr>
        <w:t xml:space="preserve"> et al. </w:t>
      </w:r>
      <w:r w:rsidR="008D0219" w:rsidRPr="00522F58">
        <w:rPr>
          <w:sz w:val="24"/>
          <w:szCs w:val="24"/>
        </w:rPr>
        <w:fldChar w:fldCharType="begin" w:fldLock="1"/>
      </w:r>
      <w:r w:rsidR="00993314">
        <w:rPr>
          <w:sz w:val="24"/>
          <w:szCs w:val="24"/>
        </w:rPr>
        <w:instrText>ADDIN CSL_CITATION { "citationItems" : [ { "id" : "ITEM-1", "itemData" : { "DOI" : "10.1126/science.1205438", "ISSN" : "0036-8075", "author" : [ { "dropping-particle" : "", "family" : "Reshef", "given" : "D. N.", "non-dropping-particle" : "", "parse-names" : false, "suffix" : "" }, { "dropping-particle" : "", "family" : "Reshef", "given" : "Y. A.", "non-dropping-particle" : "", "parse-names" : false, "suffix" : "" }, { "dropping-particle" : "", "family" : "Finucane", "given" : "H. K.", "non-dropping-particle" : "", "parse-names" : false, "suffix" : "" }, { "dropping-particle" : "", "family" : "Grossman", "given" : "S. R.", "non-dropping-particle" : "", "parse-names" : false, "suffix" : "" }, { "dropping-particle" : "", "family" : "McVean", "given" : "G.", "non-dropping-particle" : "", "parse-names" : false, "suffix" : "" }, { "dropping-particle" : "", "family" : "Turnbaugh", "given" : "P. J.", "non-dropping-particle" : "", "parse-names" : false, "suffix" : "" }, { "dropping-particle" : "", "family" : "Lander", "given" : "E. S.", "non-dropping-particle" : "", "parse-names" : false, "suffix" : "" }, { "dropping-particle" : "", "family" : "Mitzenmacher", "given" : "M.", "non-dropping-particle" : "", "parse-names" : false, "suffix" : "" }, { "dropping-particle" : "", "family" : "Sabeti", "given" : "P. C.", "non-dropping-particle" : "", "parse-names" : false, "suffix" : "" } ], "container-title" : "Science", "id" : "ITEM-1", "issue" : "6062", "issued" : { "date-parts" : [ [ "2011", "12", "16" ] ] }, "page" : "1518-1524", "title" : "Detecting Novel Associations in Large Data Sets", "type" : "article-journal", "volume" : "334" }, "uris" : [ "http://www.mendeley.com/documents/?uuid=eeea0e40-9611-301d-a061-735e48dae16c" ] } ], "mendeley" : { "formattedCitation" : "(Reshef et al., 2011)", "manualFormatting" : "(2011)", "plainTextFormattedCitation" : "(Reshef et al., 2011)", "previouslyFormattedCitation" : "(Reshef et al., 2011)" }, "properties" : {  }, "schema" : "https://github.com/citation-style-language/schema/raw/master/csl-citation.json" }</w:instrText>
      </w:r>
      <w:r w:rsidR="008D0219" w:rsidRPr="00522F58">
        <w:rPr>
          <w:sz w:val="24"/>
          <w:szCs w:val="24"/>
        </w:rPr>
        <w:fldChar w:fldCharType="separate"/>
      </w:r>
      <w:r w:rsidR="008D0219" w:rsidRPr="00522F58">
        <w:rPr>
          <w:noProof/>
          <w:sz w:val="24"/>
          <w:szCs w:val="24"/>
        </w:rPr>
        <w:t>(2011)</w:t>
      </w:r>
      <w:r w:rsidR="008D0219" w:rsidRPr="00522F58">
        <w:rPr>
          <w:sz w:val="24"/>
          <w:szCs w:val="24"/>
        </w:rPr>
        <w:fldChar w:fldCharType="end"/>
      </w:r>
      <w:r w:rsidR="008D0219" w:rsidRPr="00522F58">
        <w:rPr>
          <w:sz w:val="24"/>
          <w:szCs w:val="24"/>
        </w:rPr>
        <w:t>.</w:t>
      </w:r>
      <w:r w:rsidR="00231399" w:rsidRPr="00522F58">
        <w:rPr>
          <w:sz w:val="24"/>
          <w:szCs w:val="24"/>
        </w:rPr>
        <w:t xml:space="preserve"> The former refers to the coverage of a range of statistical relations (i.e. linear, exponential or periodic) in the data provided by a sufficient sample size. By the latter</w:t>
      </w:r>
      <w:r w:rsidR="00394AFF" w:rsidRPr="00522F58">
        <w:rPr>
          <w:sz w:val="24"/>
          <w:szCs w:val="24"/>
        </w:rPr>
        <w:t>, more problematic assumption</w:t>
      </w:r>
      <w:r w:rsidR="00231399" w:rsidRPr="00522F58">
        <w:rPr>
          <w:sz w:val="24"/>
          <w:szCs w:val="24"/>
        </w:rPr>
        <w:t xml:space="preserve"> the authors imply that statistics should assign similar scores to equally noisy relations of different </w:t>
      </w:r>
      <w:r w:rsidR="00836683">
        <w:rPr>
          <w:sz w:val="24"/>
          <w:szCs w:val="24"/>
        </w:rPr>
        <w:t>data</w:t>
      </w:r>
      <w:r w:rsidR="00231399" w:rsidRPr="00522F58">
        <w:rPr>
          <w:sz w:val="24"/>
          <w:szCs w:val="24"/>
        </w:rPr>
        <w:t xml:space="preserve">types </w:t>
      </w:r>
      <w:r w:rsidR="00231399" w:rsidRPr="00522F58">
        <w:rPr>
          <w:sz w:val="24"/>
          <w:szCs w:val="24"/>
        </w:rPr>
        <w:fldChar w:fldCharType="begin" w:fldLock="1"/>
      </w:r>
      <w:r w:rsidR="00993314">
        <w:rPr>
          <w:sz w:val="24"/>
          <w:szCs w:val="24"/>
        </w:rPr>
        <w:instrText>ADDIN CSL_CITATION { "citationItems" : [ { "id" : "ITEM-1", "itemData" : { "DOI" : "10.1126/science.1205438", "ISSN" : "0036-8075", "author" : [ { "dropping-particle" : "", "family" : "Reshef", "given" : "D. N.", "non-dropping-particle" : "", "parse-names" : false, "suffix" : "" }, { "dropping-particle" : "", "family" : "Reshef", "given" : "Y. A.", "non-dropping-particle" : "", "parse-names" : false, "suffix" : "" }, { "dropping-particle" : "", "family" : "Finucane", "given" : "H. K.", "non-dropping-particle" : "", "parse-names" : false, "suffix" : "" }, { "dropping-particle" : "", "family" : "Grossman", "given" : "S. R.", "non-dropping-particle" : "", "parse-names" : false, "suffix" : "" }, { "dropping-particle" : "", "family" : "McVean", "given" : "G.", "non-dropping-particle" : "", "parse-names" : false, "suffix" : "" }, { "dropping-particle" : "", "family" : "Turnbaugh", "given" : "P. J.", "non-dropping-particle" : "", "parse-names" : false, "suffix" : "" }, { "dropping-particle" : "", "family" : "Lander", "given" : "E. S.", "non-dropping-particle" : "", "parse-names" : false, "suffix" : "" }, { "dropping-particle" : "", "family" : "Mitzenmacher", "given" : "M.", "non-dropping-particle" : "", "parse-names" : false, "suffix" : "" }, { "dropping-particle" : "", "family" : "Sabeti", "given" : "P. C.", "non-dropping-particle" : "", "parse-names" : false, "suffix" : "" } ], "container-title" : "Science", "id" : "ITEM-1", "issue" : "6062", "issued" : { "date-parts" : [ [ "2011", "12", "16" ] ] }, "page" : "1518-1524", "title" : "Detecting Novel Associations in Large Data Sets", "type" : "article-journal", "volume" : "334" }, "uris" : [ "http://www.mendeley.com/documents/?uuid=eeea0e40-9611-301d-a061-735e48dae16c" ] } ], "mendeley" : { "formattedCitation" : "(Reshef et al., 2011)", "plainTextFormattedCitation" : "(Reshef et al., 2011)", "previouslyFormattedCitation" : "(Reshef et al., 2011)" }, "properties" : {  }, "schema" : "https://github.com/citation-style-language/schema/raw/master/csl-citation.json" }</w:instrText>
      </w:r>
      <w:r w:rsidR="00231399" w:rsidRPr="00522F58">
        <w:rPr>
          <w:sz w:val="24"/>
          <w:szCs w:val="24"/>
        </w:rPr>
        <w:fldChar w:fldCharType="separate"/>
      </w:r>
      <w:r w:rsidR="00231399" w:rsidRPr="00522F58">
        <w:rPr>
          <w:noProof/>
          <w:sz w:val="24"/>
          <w:szCs w:val="24"/>
        </w:rPr>
        <w:t>(Reshef et al., 2011)</w:t>
      </w:r>
      <w:r w:rsidR="00231399" w:rsidRPr="00522F58">
        <w:rPr>
          <w:sz w:val="24"/>
          <w:szCs w:val="24"/>
        </w:rPr>
        <w:fldChar w:fldCharType="end"/>
      </w:r>
      <w:r w:rsidR="00231399" w:rsidRPr="00522F58">
        <w:rPr>
          <w:sz w:val="24"/>
          <w:szCs w:val="24"/>
        </w:rPr>
        <w:t>.</w:t>
      </w:r>
      <w:r w:rsidR="00394AFF" w:rsidRPr="00522F58">
        <w:rPr>
          <w:sz w:val="24"/>
          <w:szCs w:val="24"/>
        </w:rPr>
        <w:t xml:space="preserve"> This assumption still lacks sufficient evidence </w:t>
      </w:r>
      <w:r w:rsidR="00394AFF" w:rsidRPr="00522F58">
        <w:rPr>
          <w:sz w:val="24"/>
          <w:szCs w:val="24"/>
        </w:rPr>
        <w:fldChar w:fldCharType="begin" w:fldLock="1"/>
      </w:r>
      <w:r w:rsidR="00993314">
        <w:rPr>
          <w:sz w:val="24"/>
          <w:szCs w:val="24"/>
        </w:rPr>
        <w:instrText>ADDIN CSL_CITATION { "citationItems" : [ { "id" : "ITEM-1", "itemData" : { "DOI" : "10.1073/pnas.1309933111", "ISSN" : "0027-8424", "PMID" : "24550517", "abstract" : "How should one quantify the strength of association between two random variables without bias for relationships of a specific form? Despite its conceptual simplicity, this notion of statistical \"equitability\" has yet to receive a definitive mathematical formalization. Here we argue that equitability is properly formalized by a self-consistency condition closely related to Data Processing Inequality. Mutual information, a fundamental quantity in information theory, is shown to satisfy this equitability criterion. These findings are at odds with the recent work of Reshef et al. [Reshef DN, et al. (2011) Science 334(6062):1518-1524], which proposed an alternative definition of equitability and introduced a new statistic, the \"maximal information coefficient\" (MIC), said to satisfy equitability in contradistinction to mutual information. These conclusions, however, were supported only with limited simulation evidence, not with mathematical arguments. Upon revisiting these claims, we prove that the mathematical definition of equitability proposed by Reshef et al. cannot be satisfied by any (nontrivial) dependence measure. We also identify artifacts in the reported simulation evidence. When these artifacts are removed, estimates of mutual information are found to be more equitable than estimates of MIC. Mutual information is also observed to have consistently higher statistical power than MIC. We conclude that estimating mutual information provides a natural (and often practical) way to equitably quantify statistical associations in large datasets.", "author" : [ { "dropping-particle" : "", "family" : "Kinney", "given" : "Justin B.", "non-dropping-particle" : "", "parse-names" : false, "suffix" : "" }, { "dropping-particle" : "", "family" : "Atwal", "given" : "Gurinder S.", "non-dropping-particle" : "", "parse-names" : false, "suffix" : "" } ], "container-title" : "Proceedings of the National Academy of Sciences", "id" : "ITEM-1", "issue" : "9", "issued" : { "date-parts" : [ [ "2014", "3", "4" ] ] }, "page" : "3354-3359", "title" : "Equitability, mutual information, and the maximal information coefficient", "type" : "article-journal", "volume" : "111" }, "uris" : [ "http://www.mendeley.com/documents/?uuid=6419c2fe-53a2-31ab-9e81-2ed96c5d75f6" ] } ], "mendeley" : { "formattedCitation" : "(Kinney &amp; Atwal, 2014)", "plainTextFormattedCitation" : "(Kinney &amp; Atwal, 2014)", "previouslyFormattedCitation" : "(Kinney &amp; Atwal, 2014)" }, "properties" : {  }, "schema" : "https://github.com/citation-style-language/schema/raw/master/csl-citation.json" }</w:instrText>
      </w:r>
      <w:r w:rsidR="00394AFF" w:rsidRPr="00522F58">
        <w:rPr>
          <w:sz w:val="24"/>
          <w:szCs w:val="24"/>
        </w:rPr>
        <w:fldChar w:fldCharType="separate"/>
      </w:r>
      <w:r w:rsidR="00394AFF" w:rsidRPr="00522F58">
        <w:rPr>
          <w:noProof/>
          <w:sz w:val="24"/>
          <w:szCs w:val="24"/>
        </w:rPr>
        <w:t>(Kinney &amp; Atwal, 2014)</w:t>
      </w:r>
      <w:r w:rsidR="00394AFF" w:rsidRPr="00522F58">
        <w:rPr>
          <w:sz w:val="24"/>
          <w:szCs w:val="24"/>
        </w:rPr>
        <w:fldChar w:fldCharType="end"/>
      </w:r>
      <w:r w:rsidR="00394AFF" w:rsidRPr="00522F58">
        <w:rPr>
          <w:sz w:val="24"/>
          <w:szCs w:val="24"/>
        </w:rPr>
        <w:t>.</w:t>
      </w:r>
    </w:p>
    <w:p w14:paraId="33AB59E5" w14:textId="77777777" w:rsidR="004B20E5" w:rsidRDefault="004B20E5" w:rsidP="00CF1C70">
      <w:pPr>
        <w:spacing w:after="0" w:line="360" w:lineRule="auto"/>
        <w:ind w:firstLine="425"/>
        <w:jc w:val="both"/>
        <w:rPr>
          <w:sz w:val="24"/>
          <w:szCs w:val="24"/>
        </w:rPr>
      </w:pPr>
    </w:p>
    <w:p w14:paraId="4FA47F48" w14:textId="77777777" w:rsidR="004B20E5" w:rsidRPr="004B20E5" w:rsidRDefault="004B20E5" w:rsidP="00CF1C70">
      <w:pPr>
        <w:pStyle w:val="Heading3"/>
        <w:jc w:val="both"/>
        <w:rPr>
          <w:color w:val="auto"/>
        </w:rPr>
      </w:pPr>
      <w:bookmarkStart w:id="5" w:name="_Toc480782229"/>
      <w:r w:rsidRPr="004B20E5">
        <w:rPr>
          <w:color w:val="auto"/>
        </w:rPr>
        <w:t>1.2.3 Phase-amplitude coupling</w:t>
      </w:r>
      <w:bookmarkEnd w:id="5"/>
    </w:p>
    <w:p w14:paraId="74B3C5DE" w14:textId="77777777" w:rsidR="004B20E5" w:rsidRPr="00522F58" w:rsidRDefault="004B20E5" w:rsidP="00CF1C70">
      <w:pPr>
        <w:spacing w:after="0" w:line="360" w:lineRule="auto"/>
        <w:ind w:firstLine="425"/>
        <w:jc w:val="both"/>
        <w:rPr>
          <w:sz w:val="24"/>
          <w:szCs w:val="24"/>
        </w:rPr>
      </w:pPr>
    </w:p>
    <w:p w14:paraId="2FBAD840" w14:textId="77777777" w:rsidR="00CE1856" w:rsidRPr="00522F58" w:rsidRDefault="00394AFF" w:rsidP="00CF1C70">
      <w:pPr>
        <w:spacing w:after="0" w:line="360" w:lineRule="auto"/>
        <w:ind w:firstLine="425"/>
        <w:jc w:val="both"/>
        <w:rPr>
          <w:sz w:val="24"/>
          <w:szCs w:val="24"/>
        </w:rPr>
      </w:pPr>
      <w:r w:rsidRPr="00522F58">
        <w:rPr>
          <w:sz w:val="24"/>
          <w:szCs w:val="24"/>
        </w:rPr>
        <w:t>One final data fusion approach that shall be considered here</w:t>
      </w:r>
      <w:r w:rsidR="003E2ACC" w:rsidRPr="00522F58">
        <w:rPr>
          <w:sz w:val="24"/>
          <w:szCs w:val="24"/>
        </w:rPr>
        <w:t xml:space="preserve"> </w:t>
      </w:r>
      <w:r w:rsidR="00C742D3" w:rsidRPr="00522F58">
        <w:rPr>
          <w:sz w:val="24"/>
          <w:szCs w:val="24"/>
        </w:rPr>
        <w:t>broadens the range of measures taken into account in combining EEG and fMRI. Next to amplitudes and latencies in ERP data, EEG offers insight into the oscillations of cortical activity. The power of frequency bands identified in the EEG oscillations is associated with various cognitive, motor and perceptual processes. Special relevance to the BOLD signal, however, is ascribed to phase-amplitude coupling</w:t>
      </w:r>
      <w:r w:rsidR="005E3411" w:rsidRPr="00522F58">
        <w:rPr>
          <w:sz w:val="24"/>
          <w:szCs w:val="24"/>
        </w:rPr>
        <w:t xml:space="preserve"> (PAC)</w:t>
      </w:r>
      <w:r w:rsidR="00C742D3" w:rsidRPr="00522F58">
        <w:rPr>
          <w:sz w:val="24"/>
          <w:szCs w:val="24"/>
        </w:rPr>
        <w:t xml:space="preserve">. </w:t>
      </w:r>
      <w:r w:rsidR="005E3411" w:rsidRPr="00522F58">
        <w:rPr>
          <w:sz w:val="24"/>
          <w:szCs w:val="24"/>
        </w:rPr>
        <w:t>PAC is a</w:t>
      </w:r>
      <w:r w:rsidR="00C742D3" w:rsidRPr="00522F58">
        <w:rPr>
          <w:sz w:val="24"/>
          <w:szCs w:val="24"/>
        </w:rPr>
        <w:t xml:space="preserve"> type of cross-frequency coupling in EEG</w:t>
      </w:r>
      <w:r w:rsidR="005E3411" w:rsidRPr="00522F58">
        <w:rPr>
          <w:sz w:val="24"/>
          <w:szCs w:val="24"/>
        </w:rPr>
        <w:t xml:space="preserve"> and</w:t>
      </w:r>
      <w:r w:rsidR="00C742D3" w:rsidRPr="00522F58">
        <w:rPr>
          <w:sz w:val="24"/>
          <w:szCs w:val="24"/>
        </w:rPr>
        <w:t xml:space="preserve"> occurs when</w:t>
      </w:r>
      <w:r w:rsidR="005E3411" w:rsidRPr="00522F58">
        <w:rPr>
          <w:sz w:val="24"/>
          <w:szCs w:val="24"/>
        </w:rPr>
        <w:t xml:space="preserve"> high</w:t>
      </w:r>
      <w:r w:rsidR="00C742D3" w:rsidRPr="00522F58">
        <w:rPr>
          <w:sz w:val="24"/>
          <w:szCs w:val="24"/>
        </w:rPr>
        <w:t xml:space="preserve"> oscillation power fluctuations synchronise with the phase of a slower oscillation </w:t>
      </w:r>
      <w:r w:rsidR="00C742D3" w:rsidRPr="00522F58">
        <w:rPr>
          <w:sz w:val="24"/>
          <w:szCs w:val="24"/>
        </w:rPr>
        <w:fldChar w:fldCharType="begin" w:fldLock="1"/>
      </w:r>
      <w:r w:rsidR="00993314">
        <w:rPr>
          <w:sz w:val="24"/>
          <w:szCs w:val="24"/>
        </w:rPr>
        <w:instrText>ADDIN CSL_CITATION { "citationItems" : [ { "id" : "ITEM-1", "itemData" : { "DOI" : "10.1016/j.jneumeth.2007.10.012", "ISSN" : "01650270", "abstract" : "Synchronization of oscillatory EEG signals across different frequency bands is receiving waxing interest in cognitive neuroscience and neurophysiology, and cross-frequency coupling is being increasingly linked to cognitive and perceptual processes. Several methods exist to examine cross-frequency coupling, although each has its limitations, typically by being flexible only over time or over frequency. Here, a method for assessing transient cross-frequency coupling is presented, which allows one to test for the presence of multiple, dynamic, and flexible cross-frequency coupling structure over both time and frequency. The method is applied to intracranial EEG data, and strong coupling between gamma (\u223c40\u201380Hz) and upper theta (\u223c7\u20139Hz) was observed. This method might have useful applications in uncovering the electrophysiological correlates of cognitive processes.", "author" : [ { "dropping-particle" : "", "family" : "Cohen", "given" : "Michael X", "non-dropping-particle" : "", "parse-names" : false, "suffix" : "" } ], "container-title" : "Journal of Neuroscience Methods", "id" : "ITEM-1", "issue" : "2", "issued" : { "date-parts" : [ [ "2008" ] ] }, "number-of-pages" : "494-499", "title" : "Assessing transient cross-frequency coupling in EEG data", "type" : "report", "volume" : "168" }, "uris" : [ "http://www.mendeley.com/documents/?uuid=f3e2ffe6-b5f0-3bb3-954f-06f8e898c76b" ] } ], "mendeley" : { "formattedCitation" : "(Cohen, 2008)", "plainTextFormattedCitation" : "(Cohen, 2008)", "previouslyFormattedCitation" : "(Cohen, 2008)" }, "properties" : {  }, "schema" : "https://github.com/citation-style-language/schema/raw/master/csl-citation.json" }</w:instrText>
      </w:r>
      <w:r w:rsidR="00C742D3" w:rsidRPr="00522F58">
        <w:rPr>
          <w:sz w:val="24"/>
          <w:szCs w:val="24"/>
        </w:rPr>
        <w:fldChar w:fldCharType="separate"/>
      </w:r>
      <w:r w:rsidR="00C742D3" w:rsidRPr="00522F58">
        <w:rPr>
          <w:noProof/>
          <w:sz w:val="24"/>
          <w:szCs w:val="24"/>
        </w:rPr>
        <w:t>(Cohen, 2008)</w:t>
      </w:r>
      <w:r w:rsidR="00C742D3" w:rsidRPr="00522F58">
        <w:rPr>
          <w:sz w:val="24"/>
          <w:szCs w:val="24"/>
        </w:rPr>
        <w:fldChar w:fldCharType="end"/>
      </w:r>
      <w:r w:rsidR="00FA5AD7" w:rsidRPr="00522F58">
        <w:rPr>
          <w:sz w:val="24"/>
          <w:szCs w:val="24"/>
        </w:rPr>
        <w:t xml:space="preserve">. </w:t>
      </w:r>
      <w:r w:rsidR="005E3411" w:rsidRPr="00522F58">
        <w:rPr>
          <w:sz w:val="24"/>
          <w:szCs w:val="24"/>
        </w:rPr>
        <w:t xml:space="preserve">The interaction of the phase of a slower frequency activity with the amplitude of a higher frequency activity has generated interest, </w:t>
      </w:r>
      <w:r w:rsidR="007A6C35" w:rsidRPr="00522F58">
        <w:rPr>
          <w:sz w:val="24"/>
          <w:szCs w:val="24"/>
        </w:rPr>
        <w:t xml:space="preserve">because of the unclear association of the BOLD signal and LFP. </w:t>
      </w:r>
    </w:p>
    <w:p w14:paraId="2E06D9CE" w14:textId="77777777" w:rsidR="00394AFF" w:rsidRPr="00522F58" w:rsidRDefault="007A6C35" w:rsidP="00CF1C70">
      <w:pPr>
        <w:spacing w:after="0" w:line="360" w:lineRule="auto"/>
        <w:ind w:firstLine="425"/>
        <w:jc w:val="both"/>
        <w:rPr>
          <w:rFonts w:cstheme="minorHAnsi"/>
          <w:sz w:val="24"/>
          <w:szCs w:val="24"/>
        </w:rPr>
      </w:pPr>
      <w:r w:rsidRPr="00522F58">
        <w:rPr>
          <w:sz w:val="24"/>
          <w:szCs w:val="24"/>
        </w:rPr>
        <w:t>As outlined in section 1.1, changes in the LFP show greater similarity to changes in the BOLD signal than single</w:t>
      </w:r>
      <w:r w:rsidR="00836683">
        <w:rPr>
          <w:sz w:val="24"/>
          <w:szCs w:val="24"/>
        </w:rPr>
        <w:t xml:space="preserve"> cell activity</w:t>
      </w:r>
      <w:r w:rsidR="008B36D3" w:rsidRPr="00522F58">
        <w:rPr>
          <w:sz w:val="24"/>
          <w:szCs w:val="24"/>
        </w:rPr>
        <w:t xml:space="preserve"> or </w:t>
      </w:r>
      <w:r w:rsidR="00836683">
        <w:rPr>
          <w:sz w:val="24"/>
          <w:szCs w:val="24"/>
        </w:rPr>
        <w:t>MUA</w:t>
      </w:r>
      <w:r w:rsidRPr="00522F58">
        <w:rPr>
          <w:sz w:val="24"/>
          <w:szCs w:val="24"/>
        </w:rPr>
        <w:t xml:space="preserve">. Whether it is the power of the LFP or the firing rate of neurons </w:t>
      </w:r>
      <w:r w:rsidR="008B36D3" w:rsidRPr="00522F58">
        <w:rPr>
          <w:sz w:val="24"/>
          <w:szCs w:val="24"/>
        </w:rPr>
        <w:t xml:space="preserve">that most closely relates to the BOLD signal, is subject to many investigations </w:t>
      </w:r>
      <w:r w:rsidR="008B36D3" w:rsidRPr="00522F58">
        <w:rPr>
          <w:sz w:val="24"/>
          <w:szCs w:val="24"/>
        </w:rPr>
        <w:fldChar w:fldCharType="begin" w:fldLock="1"/>
      </w:r>
      <w:r w:rsidR="00993314">
        <w:rPr>
          <w:sz w:val="24"/>
          <w:szCs w:val="24"/>
        </w:rPr>
        <w:instrText>ADDIN CSL_CITATION { "citationItems" : [ { "id" : "ITEM-1", "itemData" : { "DOI" : "10.1016/j.cub.2007.06.066", "ISSN" : "0960-9822", "PMID" : "17686438", "abstract" : "BACKGROUND To what extent is activity of individual neurons coupled to the local field potential (LFP) and to blood-oxygenation-level dependent (BOLD) functional magnetic resonance imaging (fMRI)? This issue is of high significance for understanding brain function and for relating animal studies to fMRI, yet it is still under debate. RESULTS Here we report data from simultaneous recordings of isolated unit activity and LFP by using multiple electrodes in the human auditory cortex. We found a wide range of coupling levels between the activity of individual neurons and gamma LFP. However, this large variability could be predominantly explained (r = 0.66) by the degree of firing-rate correlations between neighboring neurons. Importantly, this phenomenon occurred during both sensory stimulation and spontaneous activity. Concerning the coupling of neuronal activity to BOLD fMRI, we found that gamma LFP was well coupled to BOLD measured across different individuals (r = 0.62). By contrast, the coupling of single units to BOLD was highly variable and, again, tightly related to interneuronal-firing-rate correlations (r = 0.70). CONCLUSIONS Our results offer a resolution to a central controversy regarding the coupling between neurons, LFP, and BOLD signals by demonstrating, for the first time, that the coupling of single units to the other measures is variable yet it is tightly related to the degree of interneuronal correlations in the human auditory cortex.", "author" : [ { "dropping-particle" : "", "family" : "Nir", "given" : "Yuval", "non-dropping-particle" : "", "parse-names" : false, "suffix" : "" }, { "dropping-particle" : "", "family" : "Fisch", "given" : "Lior", "non-dropping-particle" : "", "parse-names" : false, "suffix" : "" }, { "dropping-particle" : "", "family" : "Mukamel", "given" : "Roy", "non-dropping-particle" : "", "parse-names" : false, "suffix" : "" }, { "dropping-particle" : "", "family" : "Gelbard-Sagiv", "given" : "Hagar", "non-dropping-particle" : "", "parse-names" : false, "suffix" : "" }, { "dropping-particle" : "", "family" : "Arieli", "given" : "Amos", "non-dropping-particle" : "", "parse-names" : false, "suffix" : "" }, { "dropping-particle" : "", "family" : "Fried", "given" : "Itzhak", "non-dropping-particle" : "", "parse-names" : false, "suffix" : "" }, { "dropping-particle" : "", "family" : "Malach", "given" : "Rafael", "non-dropping-particle" : "", "parse-names" : false, "suffix" : "" }, { "dropping-particle" : "", "family" : "Yeshurun", "given" : "Y.", "non-dropping-particle" : "", "parse-names" : false, "suffix" : "" }, { "dropping-particle" : "", "family" : "Fried", "given" : "I.", "non-dropping-particle" : "", "parse-names" : false, "suffix" : "" }, { "dropping-particle" : "", "family" : "Malach", "given" : "R.", "non-dropping-particle" : "", "parse-names" : false, "suffix" : "" } ], "container-title" : "Current biology : CB", "id" : "ITEM-1", "issue" : "15", "issued" : { "date-parts" : [ [ "2007", "8", "7" ] ] }, "page" : "1275-85", "publisher" : "Elsevier", "title" : "Coupling between neuronal firing rate, gamma LFP, and BOLD fMRI is related to interneuronal correlations.", "type" : "article-journal", "volume" : "17" }, "uris" : [ "http://www.mendeley.com/documents/?uuid=8e63196d-1952-3857-bf3e-483dd54405dd" ] }, { "id" : "ITEM-2", "itemData" : { "DOI" : "10.1038/35084005", "ISBN" : "0028-0836 (Print)\\r0028-0836 (Linking)",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ikos K", "non-dropping-particle" : "", "parse-names" : false, "suffix" : "" }, { "dropping-particle" : "", "family" : "Pauls", "given" : "Jon", "non-dropping-particle" : "", "parse-names" : false, "suffix" : "" }, { "dropping-particle" : "", "family" : "Augath", "given" : "Mark", "non-dropping-particle" : "", "parse-names" : false, "suffix" : "" }, { "dropping-particle" : "", "family" : "Trinath", "given" : "Torsten", "non-dropping-particle" : "", "parse-names" : false, "suffix" : "" }, { "dropping-particle" : "", "family" : "Oeltermann", "given" : "Axel", "non-dropping-particle" : "", "parse-names" : false, "suffix" : "" } ], "container-title" : "Nature", "id" : "ITEM-2", "issue" : "6843", "issued" : { "date-parts" : [ [ "2001" ] ] }, "page" : "150-157", "title" : "Neurophysiological investigation of the basis of the fMRI signal", "type" : "article-journal", "volume" : "412" }, "uris" : [ "http://www.mendeley.com/documents/?uuid=9ff840bc-7b65-3c5d-ba24-a151fbcbdf81" ] } ], "mendeley" : { "formattedCitation" : "(Logothetis et al., 2001; Nir et al., 2007)", "plainTextFormattedCitation" : "(Logothetis et al., 2001; Nir et al., 2007)", "previouslyFormattedCitation" : "(Logothetis et al., 2001; Nir et al., 2007)" }, "properties" : {  }, "schema" : "https://github.com/citation-style-language/schema/raw/master/csl-citation.json" }</w:instrText>
      </w:r>
      <w:r w:rsidR="008B36D3" w:rsidRPr="00522F58">
        <w:rPr>
          <w:sz w:val="24"/>
          <w:szCs w:val="24"/>
        </w:rPr>
        <w:fldChar w:fldCharType="separate"/>
      </w:r>
      <w:r w:rsidR="008B36D3" w:rsidRPr="00522F58">
        <w:rPr>
          <w:noProof/>
          <w:sz w:val="24"/>
          <w:szCs w:val="24"/>
        </w:rPr>
        <w:t>(Logothetis et al., 2001; Nir et al., 2007)</w:t>
      </w:r>
      <w:r w:rsidR="008B36D3" w:rsidRPr="00522F58">
        <w:rPr>
          <w:sz w:val="24"/>
          <w:szCs w:val="24"/>
        </w:rPr>
        <w:fldChar w:fldCharType="end"/>
      </w:r>
      <w:r w:rsidR="008B36D3" w:rsidRPr="00522F58">
        <w:rPr>
          <w:sz w:val="24"/>
          <w:szCs w:val="24"/>
        </w:rPr>
        <w:t xml:space="preserve">. Recently, </w:t>
      </w:r>
      <w:proofErr w:type="spellStart"/>
      <w:r w:rsidR="008B36D3" w:rsidRPr="00522F58">
        <w:rPr>
          <w:sz w:val="24"/>
          <w:szCs w:val="24"/>
        </w:rPr>
        <w:t>Murta</w:t>
      </w:r>
      <w:proofErr w:type="spellEnd"/>
      <w:r w:rsidR="008B36D3" w:rsidRPr="00522F58">
        <w:rPr>
          <w:sz w:val="24"/>
          <w:szCs w:val="24"/>
        </w:rPr>
        <w:t xml:space="preserve"> et al. </w:t>
      </w:r>
      <w:r w:rsidR="008B36D3" w:rsidRPr="00522F58">
        <w:rPr>
          <w:sz w:val="24"/>
          <w:szCs w:val="24"/>
        </w:rPr>
        <w:fldChar w:fldCharType="begin" w:fldLock="1"/>
      </w:r>
      <w:r w:rsidR="00993314">
        <w:rPr>
          <w:sz w:val="24"/>
          <w:szCs w:val="24"/>
        </w:rPr>
        <w:instrText>ADDIN CSL_CITATION { "citationItems" : [ { "id" : "ITEM-1", "itemData" : { "author" : [ { "dropping-particle" : "", "family" : "Murta", "given" : "T", "non-dropping-particle" : "", "parse-names" : false, "suffix" : "" }, { "dropping-particle" : "", "family" : "Chaudhary", "given" : "UJ", "non-dropping-particle" : "", "parse-names" : false, "suffix" : "" }, { "dropping-particle" : "", "family" : "Tierney", "given" : "T", "non-dropping-particle" : "", "parse-names" : false, "suffix" : "" }, { "dropping-particle" : "", "family" : "Dias", "given" : "A", "non-dropping-particle" : "", "parse-names" : false, "suffix" : "" }, { "dropping-particle" : "", "family" : "Leite", "given" : "M", "non-dropping-particle" : "", "parse-names" : false, "suffix" : "" } ], "id" : "ITEM-1", "issued" : { "date-parts" : [ [ "2016" ] ] }, "title" : "Phase-amplitude coupling and the BOLD signal: A simultaneous intracranial EEG (icEEG)-fMRI study in humans performing a finger-tapping task", "type" : "article-journal" }, "uris" : [ "http://www.mendeley.com/documents/?uuid=20c3bd0f-43fb-3c63-ba45-a7eb6e6b35f5" ] } ], "mendeley" : { "formattedCitation" : "(Murta, Chaudhary, Tierney, Dias, &amp; Leite, 2016)", "manualFormatting" : "(2016)", "plainTextFormattedCitation" : "(Murta, Chaudhary, Tierney, Dias, &amp; Leite, 2016)", "previouslyFormattedCitation" : "(Murta, Chaudhary, Tierney, Dias, &amp; Leite, 2016)" }, "properties" : {  }, "schema" : "https://github.com/citation-style-language/schema/raw/master/csl-citation.json" }</w:instrText>
      </w:r>
      <w:r w:rsidR="008B36D3" w:rsidRPr="00522F58">
        <w:rPr>
          <w:sz w:val="24"/>
          <w:szCs w:val="24"/>
        </w:rPr>
        <w:fldChar w:fldCharType="separate"/>
      </w:r>
      <w:r w:rsidR="008B36D3" w:rsidRPr="00522F58">
        <w:rPr>
          <w:noProof/>
          <w:sz w:val="24"/>
          <w:szCs w:val="24"/>
        </w:rPr>
        <w:t>(2016)</w:t>
      </w:r>
      <w:r w:rsidR="008B36D3" w:rsidRPr="00522F58">
        <w:rPr>
          <w:sz w:val="24"/>
          <w:szCs w:val="24"/>
        </w:rPr>
        <w:fldChar w:fldCharType="end"/>
      </w:r>
      <w:r w:rsidR="008B36D3" w:rsidRPr="00522F58">
        <w:rPr>
          <w:sz w:val="24"/>
          <w:szCs w:val="24"/>
        </w:rPr>
        <w:t xml:space="preserve"> argued that PAC was of particular interest for the prediction of the BOLD signal, because </w:t>
      </w:r>
      <w:r w:rsidR="00463621" w:rsidRPr="00522F58">
        <w:rPr>
          <w:sz w:val="24"/>
          <w:szCs w:val="24"/>
        </w:rPr>
        <w:t xml:space="preserve">of the finding that an increase in </w:t>
      </w:r>
      <w:r w:rsidR="00463621" w:rsidRPr="00522F58">
        <w:rPr>
          <w:rFonts w:cstheme="minorHAnsi"/>
          <w:sz w:val="24"/>
          <w:szCs w:val="24"/>
        </w:rPr>
        <w:t xml:space="preserve">γ power time-locked to δ phase predicted </w:t>
      </w:r>
      <w:r w:rsidR="0085204A" w:rsidRPr="00522F58">
        <w:rPr>
          <w:rFonts w:cstheme="minorHAnsi"/>
          <w:sz w:val="24"/>
          <w:szCs w:val="24"/>
        </w:rPr>
        <w:t>MUA</w:t>
      </w:r>
      <w:r w:rsidR="00463621" w:rsidRPr="00522F58">
        <w:rPr>
          <w:rFonts w:cstheme="minorHAnsi"/>
          <w:sz w:val="24"/>
          <w:szCs w:val="24"/>
        </w:rPr>
        <w:t xml:space="preserve"> </w:t>
      </w:r>
      <w:r w:rsidR="00463621" w:rsidRPr="00522F58">
        <w:rPr>
          <w:rFonts w:cstheme="minorHAnsi"/>
          <w:sz w:val="24"/>
          <w:szCs w:val="24"/>
        </w:rPr>
        <w:fldChar w:fldCharType="begin" w:fldLock="1"/>
      </w:r>
      <w:r w:rsidR="00993314">
        <w:rPr>
          <w:rFonts w:cstheme="minorHAnsi"/>
          <w:sz w:val="24"/>
          <w:szCs w:val="24"/>
        </w:rPr>
        <w:instrText>ADDIN CSL_CITATION { "citationItems" : [ { "id" : "ITEM-1", "itemData" : { "DOI" : "10.1016/j.neuron.2009.08.016", "ISSN" : "08966273", "PMID" : "19874794", "abstract" : "Although the electroencephalogram (EEG) is widely used in research and clinical settings, its link to the underlying neural activity during sensory processing remains poorly understood. To investigate this, we made simultaneous recordings of surface EEG, intracortical local field potential, and multiunit activity (MUA) in the alert monkey visual cortex during presentation of natural movies. Using a general linear model, we show that in single trials, EEG power in the gamma band (30-100 Hz) and phase in delta band (2-4 Hz) are significant predictors of the MUA response. Specifically, we found that the MUA response was strongest only when increases in EEG gamma power occurred during the negative-going phase of the delta wave, thus revealing a frequency-band coupling mechanism that can be exploited to infer population spiking activity. This finding may open up a new dimension in the use and interpretation of EEG in normal and pathological conditions.", "author" : [ { "dropping-particle" : "", "family" : "Whittingstall", "given" : "Kevin", "non-dropping-particle" : "", "parse-names" : false, "suffix" : "" }, { "dropping-particle" : "", "family" : "Logothetis", "given" : "Nikos K.", "non-dropping-particle" : "", "parse-names" : false, "suffix" : "" } ], "container-title" : "Neuron", "id" : "ITEM-1", "issue" : "2", "issued" : { "date-parts" : [ [ "2009", "10", "29" ] ] }, "page" : "281-289", "title" : "Frequency-Band Coupling in Surface EEG Reflects Spiking Activity in Monkey Visual Cortex", "type" : "article-journal", "volume" : "64" }, "uris" : [ "http://www.mendeley.com/documents/?uuid=6468fad2-6b2a-388b-a5b7-3b42d9a32764" ] } ], "mendeley" : { "formattedCitation" : "(Whittingstall &amp; Logothetis, 2009)", "plainTextFormattedCitation" : "(Whittingstall &amp; Logothetis, 2009)", "previouslyFormattedCitation" : "(Whittingstall &amp; Logothetis, 2009)" }, "properties" : {  }, "schema" : "https://github.com/citation-style-language/schema/raw/master/csl-citation.json" }</w:instrText>
      </w:r>
      <w:r w:rsidR="00463621" w:rsidRPr="00522F58">
        <w:rPr>
          <w:rFonts w:cstheme="minorHAnsi"/>
          <w:sz w:val="24"/>
          <w:szCs w:val="24"/>
        </w:rPr>
        <w:fldChar w:fldCharType="separate"/>
      </w:r>
      <w:r w:rsidR="00463621" w:rsidRPr="00522F58">
        <w:rPr>
          <w:rFonts w:cstheme="minorHAnsi"/>
          <w:noProof/>
          <w:sz w:val="24"/>
          <w:szCs w:val="24"/>
        </w:rPr>
        <w:t>(Whittingstall &amp; Logothetis, 2009)</w:t>
      </w:r>
      <w:r w:rsidR="00463621" w:rsidRPr="00522F58">
        <w:rPr>
          <w:rFonts w:cstheme="minorHAnsi"/>
          <w:sz w:val="24"/>
          <w:szCs w:val="24"/>
        </w:rPr>
        <w:fldChar w:fldCharType="end"/>
      </w:r>
      <w:r w:rsidR="00463621" w:rsidRPr="00522F58">
        <w:rPr>
          <w:rFonts w:cstheme="minorHAnsi"/>
          <w:sz w:val="24"/>
          <w:szCs w:val="24"/>
        </w:rPr>
        <w:t xml:space="preserve">. Further, they pointed out that fluctuations in the power of multiple frequency bands were a better predictor than single power fluctuations </w:t>
      </w:r>
      <w:r w:rsidR="00463621" w:rsidRPr="00522F58">
        <w:rPr>
          <w:rFonts w:cstheme="minorHAnsi"/>
          <w:sz w:val="24"/>
          <w:szCs w:val="24"/>
        </w:rPr>
        <w:fldChar w:fldCharType="begin" w:fldLock="1"/>
      </w:r>
      <w:r w:rsidR="00993314">
        <w:rPr>
          <w:rFonts w:cstheme="minorHAnsi"/>
          <w:sz w:val="24"/>
          <w:szCs w:val="24"/>
        </w:rPr>
        <w:instrText>ADDIN CSL_CITATION { "citationItems" : [ { "id" : "ITEM-1", "itemData" : { "DOI" : "10.1523/JNEUROSCI.3985-11.2012", "ISSN" : "0270-6474", "PMID" : "22279224", "abstract" : "There is growing evidence that several components of the mass neural activity contributing to the local field potential (LFP) can be partly separated by decomposing the LFP into nonoverlapping frequency bands. Although the blood oxygen level-dependent (BOLD) signal has been found to correlate preferentially with specific frequency bands of the LFP, it is still unclear whether the BOLD signal relates to the activity expressed by each LFP band independently of the others or if, instead, it also reflects specific relationships among different bands. We investigated these issues by recording, simultaneously and with high spatiotemporal resolution, BOLD signal and LFP during spontaneous activity in early visual cortices of anesthetized monkeys (Macaca mulatta). We used information theory to characterize the statistical dependency between BOLD and LFP. We found that the alpha (8-12 Hz), beta (18-30 Hz), and gamma (40-100 Hz) LFP bands were informative about the BOLD signal. In agreement with previous studies, gamma was the most informative band. Both increases and decreases in BOLD signal reliably followed increases and decreases in gamma power. However, both alpha and beta power signals carried information about BOLD that was largely complementary to that carried by gamma power. In particular, the relationship between alpha and gamma power was reflected in the amplitude of the BOLD signal, while the relationship between beta and gamma bands was reflected in the latency of BOLD with respect to significant changes in gamma power. These results lay the basis for identifying contributions of different neural pathways to cortical processing using fMRI.", "author" : [ { "dropping-particle" : "", "family" : "Magri", "given" : "C.", "non-dropping-particle" : "", "parse-names" : false, "suffix" : "" }, { "dropping-particle" : "", "family" : "Schridde", "given" : "U.", "non-dropping-particle" : "", "parse-names" : false, "suffix" : "" }, { "dropping-particle" : "", "family" : "Murayama", "given" : "Y.", "non-dropping-particle" : "", "parse-names" : false, "suffix" : "" }, { "dropping-particle" : "", "family" : "Panzeri", "given" : "S.", "non-dropping-particle" : "", "parse-names" : false, "suffix" : "" }, { "dropping-particle" : "", "family" : "Logothetis", "given" : "N. K.", "non-dropping-particle" : "", "parse-names" : false, "suffix" : "" } ], "container-title" : "Journal of Neuroscience", "id" : "ITEM-1", "issue" : "4", "issued" : { "date-parts" : [ [ "2012", "1", "25" ] ] }, "page" : "1395-1407", "title" : "The Amplitude and Timing of the BOLD Signal Reflects the Relationship between Local Field Potential Power at Different Frequencies", "type" : "article-journal", "volume" : "32" }, "uris" : [ "http://www.mendeley.com/documents/?uuid=bab8fa9a-dcd7-3af7-87ec-23ad0911fa30" ] } ], "mendeley" : { "formattedCitation" : "(Magri, Schridde, Murayama, Panzeri, &amp; Logothetis, 2012)", "plainTextFormattedCitation" : "(Magri, Schridde, Murayama, Panzeri, &amp; Logothetis, 2012)", "previouslyFormattedCitation" : "(Magri, Schridde, Murayama, Panzeri, &amp; Logothetis, 2012)" }, "properties" : {  }, "schema" : "https://github.com/citation-style-language/schema/raw/master/csl-citation.json" }</w:instrText>
      </w:r>
      <w:r w:rsidR="00463621" w:rsidRPr="00522F58">
        <w:rPr>
          <w:rFonts w:cstheme="minorHAnsi"/>
          <w:sz w:val="24"/>
          <w:szCs w:val="24"/>
        </w:rPr>
        <w:fldChar w:fldCharType="separate"/>
      </w:r>
      <w:r w:rsidR="00463621" w:rsidRPr="00522F58">
        <w:rPr>
          <w:rFonts w:cstheme="minorHAnsi"/>
          <w:noProof/>
          <w:sz w:val="24"/>
          <w:szCs w:val="24"/>
        </w:rPr>
        <w:t xml:space="preserve">(Magri, Schridde, </w:t>
      </w:r>
      <w:r w:rsidR="00463621" w:rsidRPr="00522F58">
        <w:rPr>
          <w:rFonts w:cstheme="minorHAnsi"/>
          <w:noProof/>
          <w:sz w:val="24"/>
          <w:szCs w:val="24"/>
        </w:rPr>
        <w:lastRenderedPageBreak/>
        <w:t>Murayama, Panzeri, &amp; Logothetis, 2012)</w:t>
      </w:r>
      <w:r w:rsidR="00463621" w:rsidRPr="00522F58">
        <w:rPr>
          <w:rFonts w:cstheme="minorHAnsi"/>
          <w:sz w:val="24"/>
          <w:szCs w:val="24"/>
        </w:rPr>
        <w:fldChar w:fldCharType="end"/>
      </w:r>
      <w:r w:rsidR="00463621" w:rsidRPr="00522F58">
        <w:rPr>
          <w:rFonts w:cstheme="minorHAnsi"/>
          <w:sz w:val="24"/>
          <w:szCs w:val="24"/>
        </w:rPr>
        <w:t xml:space="preserve">. </w:t>
      </w:r>
      <w:r w:rsidR="002B48F5">
        <w:rPr>
          <w:rFonts w:cstheme="minorHAnsi"/>
          <w:sz w:val="24"/>
          <w:szCs w:val="24"/>
        </w:rPr>
        <w:t>Hence</w:t>
      </w:r>
      <w:r w:rsidR="00463621" w:rsidRPr="00522F58">
        <w:rPr>
          <w:rFonts w:cstheme="minorHAnsi"/>
          <w:sz w:val="24"/>
          <w:szCs w:val="24"/>
        </w:rPr>
        <w:t>, PAC might have a more complex relation to the BOLD signal and explain more variability than just the LFP.</w:t>
      </w:r>
    </w:p>
    <w:p w14:paraId="57DE8369" w14:textId="77777777" w:rsidR="009E4FF3" w:rsidRPr="00522F58" w:rsidRDefault="009E4FF3" w:rsidP="00CF1C70">
      <w:pPr>
        <w:spacing w:after="0" w:line="360" w:lineRule="auto"/>
        <w:ind w:firstLine="425"/>
        <w:jc w:val="both"/>
        <w:rPr>
          <w:rFonts w:cstheme="minorHAnsi"/>
          <w:sz w:val="24"/>
          <w:szCs w:val="24"/>
        </w:rPr>
      </w:pPr>
      <w:r w:rsidRPr="00522F58">
        <w:rPr>
          <w:rFonts w:cstheme="minorHAnsi"/>
          <w:sz w:val="24"/>
          <w:szCs w:val="24"/>
        </w:rPr>
        <w:t xml:space="preserve">For multimodal data fusion, </w:t>
      </w:r>
      <w:proofErr w:type="spellStart"/>
      <w:r w:rsidRPr="00522F58">
        <w:rPr>
          <w:rFonts w:cstheme="minorHAnsi"/>
          <w:sz w:val="24"/>
          <w:szCs w:val="24"/>
        </w:rPr>
        <w:t>Murta</w:t>
      </w:r>
      <w:proofErr w:type="spellEnd"/>
      <w:r w:rsidRPr="00522F58">
        <w:rPr>
          <w:rFonts w:cstheme="minorHAnsi"/>
          <w:sz w:val="24"/>
          <w:szCs w:val="24"/>
        </w:rPr>
        <w:t xml:space="preserve"> et al. </w:t>
      </w:r>
      <w:r w:rsidRPr="00522F58">
        <w:rPr>
          <w:rFonts w:cstheme="minorHAnsi"/>
          <w:sz w:val="24"/>
          <w:szCs w:val="24"/>
        </w:rPr>
        <w:fldChar w:fldCharType="begin" w:fldLock="1"/>
      </w:r>
      <w:r w:rsidR="00993314">
        <w:rPr>
          <w:rFonts w:cstheme="minorHAnsi"/>
          <w:sz w:val="24"/>
          <w:szCs w:val="24"/>
        </w:rPr>
        <w:instrText>ADDIN CSL_CITATION { "citationItems" : [ { "id" : "ITEM-1", "itemData" : { "author" : [ { "dropping-particle" : "", "family" : "Murta", "given" : "T", "non-dropping-particle" : "", "parse-names" : false, "suffix" : "" }, { "dropping-particle" : "", "family" : "Chaudhary", "given" : "UJ", "non-dropping-particle" : "", "parse-names" : false, "suffix" : "" }, { "dropping-particle" : "", "family" : "Tierney", "given" : "T", "non-dropping-particle" : "", "parse-names" : false, "suffix" : "" }, { "dropping-particle" : "", "family" : "Dias", "given" : "A", "non-dropping-particle" : "", "parse-names" : false, "suffix" : "" }, { "dropping-particle" : "", "family" : "Leite", "given" : "M", "non-dropping-particle" : "", "parse-names" : false, "suffix" : "" } ], "id" : "ITEM-1", "issued" : { "date-parts" : [ [ "2016" ] ] }, "title" : "Phase-amplitude coupling and the BOLD signal: A simultaneous intracranial EEG (icEEG)-fMRI study in humans performing a finger-tapping task", "type" : "article-journal" }, "uris" : [ "http://www.mendeley.com/documents/?uuid=20c3bd0f-43fb-3c63-ba45-a7eb6e6b35f5" ] } ], "mendeley" : { "formattedCitation" : "(Murta, Chaudhary, et al., 2016)", "manualFormatting" : "(2016)", "plainTextFormattedCitation" : "(Murta, Chaudhary, et al., 2016)", "previouslyFormattedCitation" : "(Murta, Chaudhary, et al., 2016)" }, "properties" : {  }, "schema" : "https://github.com/citation-style-language/schema/raw/master/csl-citation.json" }</w:instrText>
      </w:r>
      <w:r w:rsidRPr="00522F58">
        <w:rPr>
          <w:rFonts w:cstheme="minorHAnsi"/>
          <w:sz w:val="24"/>
          <w:szCs w:val="24"/>
        </w:rPr>
        <w:fldChar w:fldCharType="separate"/>
      </w:r>
      <w:r w:rsidRPr="00522F58">
        <w:rPr>
          <w:rFonts w:cstheme="minorHAnsi"/>
          <w:noProof/>
          <w:sz w:val="24"/>
          <w:szCs w:val="24"/>
        </w:rPr>
        <w:t>(2016)</w:t>
      </w:r>
      <w:r w:rsidRPr="00522F58">
        <w:rPr>
          <w:rFonts w:cstheme="minorHAnsi"/>
          <w:sz w:val="24"/>
          <w:szCs w:val="24"/>
        </w:rPr>
        <w:fldChar w:fldCharType="end"/>
      </w:r>
      <w:r w:rsidR="00FD22A1" w:rsidRPr="00522F58">
        <w:rPr>
          <w:rFonts w:cstheme="minorHAnsi"/>
          <w:sz w:val="24"/>
          <w:szCs w:val="24"/>
        </w:rPr>
        <w:t xml:space="preserve"> </w:t>
      </w:r>
      <w:r w:rsidR="002B48F5">
        <w:rPr>
          <w:rFonts w:cstheme="minorHAnsi"/>
          <w:sz w:val="24"/>
          <w:szCs w:val="24"/>
        </w:rPr>
        <w:t>conducted</w:t>
      </w:r>
      <w:r w:rsidR="00FD22A1" w:rsidRPr="00522F58">
        <w:rPr>
          <w:rFonts w:cstheme="minorHAnsi"/>
          <w:sz w:val="24"/>
          <w:szCs w:val="24"/>
        </w:rPr>
        <w:t xml:space="preserve"> simultaneous</w:t>
      </w:r>
      <w:r w:rsidR="00DA0B8C" w:rsidRPr="00522F58">
        <w:rPr>
          <w:rFonts w:cstheme="minorHAnsi"/>
          <w:sz w:val="24"/>
          <w:szCs w:val="24"/>
        </w:rPr>
        <w:t xml:space="preserve"> </w:t>
      </w:r>
      <w:r w:rsidR="00FD22A1" w:rsidRPr="00522F58">
        <w:rPr>
          <w:rFonts w:cstheme="minorHAnsi"/>
          <w:sz w:val="24"/>
          <w:szCs w:val="24"/>
        </w:rPr>
        <w:t xml:space="preserve">intracranial EEG and fMRI recordings with subjects performing a finger-tapping task. They </w:t>
      </w:r>
      <w:r w:rsidR="00DA0B8C" w:rsidRPr="00522F58">
        <w:rPr>
          <w:rFonts w:cstheme="minorHAnsi"/>
          <w:sz w:val="24"/>
          <w:szCs w:val="24"/>
        </w:rPr>
        <w:t xml:space="preserve">entered two single </w:t>
      </w:r>
      <w:r w:rsidR="0085204A" w:rsidRPr="00522F58">
        <w:rPr>
          <w:rFonts w:cstheme="minorHAnsi"/>
          <w:sz w:val="24"/>
          <w:szCs w:val="24"/>
        </w:rPr>
        <w:t xml:space="preserve">trial estimates of PAC strength as </w:t>
      </w:r>
      <w:proofErr w:type="spellStart"/>
      <w:r w:rsidR="0085204A" w:rsidRPr="00522F58">
        <w:rPr>
          <w:rFonts w:cstheme="minorHAnsi"/>
          <w:sz w:val="24"/>
          <w:szCs w:val="24"/>
        </w:rPr>
        <w:t>regressors</w:t>
      </w:r>
      <w:proofErr w:type="spellEnd"/>
      <w:r w:rsidR="00DA0B8C" w:rsidRPr="00522F58">
        <w:rPr>
          <w:rFonts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PAC</m:t>
            </m:r>
          </m:e>
          <m:sub>
            <m:r>
              <w:rPr>
                <w:rFonts w:ascii="Cambria Math" w:hAnsi="Cambria Math" w:cstheme="minorHAnsi"/>
                <w:sz w:val="24"/>
                <w:szCs w:val="24"/>
              </w:rPr>
              <m:t>αγ</m:t>
            </m:r>
          </m:sub>
        </m:sSub>
      </m:oMath>
      <w:r w:rsidR="0085204A" w:rsidRPr="00522F58">
        <w:rPr>
          <w:rFonts w:cstheme="minorHAnsi"/>
          <w:sz w:val="24"/>
          <w:szCs w:val="24"/>
        </w:rPr>
        <w:t xml:space="preserve"> </w:t>
      </w:r>
      <w:r w:rsidR="00DA0B8C" w:rsidRPr="00522F58">
        <w:rPr>
          <w:rFonts w:cstheme="minorHAnsi"/>
          <w:sz w:val="24"/>
          <w:szCs w:val="24"/>
        </w:rPr>
        <w:t xml:space="preserve">and </w:t>
      </w:r>
      <m:oMath>
        <m:sSub>
          <m:sSubPr>
            <m:ctrlPr>
              <w:rPr>
                <w:rFonts w:ascii="Cambria Math" w:hAnsi="Cambria Math" w:cstheme="minorHAnsi"/>
                <w:i/>
                <w:sz w:val="24"/>
                <w:szCs w:val="24"/>
              </w:rPr>
            </m:ctrlPr>
          </m:sSubPr>
          <m:e>
            <m:r>
              <w:rPr>
                <w:rFonts w:ascii="Cambria Math" w:hAnsi="Cambria Math" w:cstheme="minorHAnsi"/>
                <w:sz w:val="24"/>
                <w:szCs w:val="24"/>
              </w:rPr>
              <m:t>PAC</m:t>
            </m:r>
          </m:e>
          <m:sub>
            <m:r>
              <w:rPr>
                <w:rFonts w:ascii="Cambria Math" w:hAnsi="Cambria Math" w:cstheme="minorHAnsi"/>
                <w:sz w:val="24"/>
                <w:szCs w:val="24"/>
              </w:rPr>
              <m:t>βγ</m:t>
            </m:r>
          </m:sub>
        </m:sSub>
      </m:oMath>
      <w:r w:rsidR="00DA0B8C" w:rsidRPr="00522F58">
        <w:rPr>
          <w:rFonts w:eastAsiaTheme="minorEastAsia" w:cstheme="minorHAnsi"/>
          <w:sz w:val="24"/>
          <w:szCs w:val="24"/>
        </w:rPr>
        <w:t xml:space="preserve">, </w:t>
      </w:r>
      <w:r w:rsidR="0085204A" w:rsidRPr="00522F58">
        <w:rPr>
          <w:rFonts w:cstheme="minorHAnsi"/>
          <w:sz w:val="24"/>
          <w:szCs w:val="24"/>
        </w:rPr>
        <w:t>into a general linear model (GLM) for modelling variation in the BOLD signal.</w:t>
      </w:r>
      <w:r w:rsidR="002B48F5">
        <w:rPr>
          <w:rFonts w:cstheme="minorHAnsi"/>
          <w:sz w:val="24"/>
          <w:szCs w:val="24"/>
        </w:rPr>
        <w:t xml:space="preserve"> Other than the general contributions of PAC </w:t>
      </w:r>
      <w:proofErr w:type="spellStart"/>
      <w:r w:rsidR="002B48F5">
        <w:rPr>
          <w:rFonts w:cstheme="minorHAnsi"/>
          <w:sz w:val="24"/>
          <w:szCs w:val="24"/>
        </w:rPr>
        <w:t>regressors</w:t>
      </w:r>
      <w:proofErr w:type="spellEnd"/>
      <w:r w:rsidR="0085204A" w:rsidRPr="00522F58">
        <w:rPr>
          <w:rFonts w:cstheme="minorHAnsi"/>
          <w:sz w:val="24"/>
          <w:szCs w:val="24"/>
        </w:rPr>
        <w:t xml:space="preserve">, they tested if </w:t>
      </w:r>
      <w:r w:rsidRPr="00522F58">
        <w:rPr>
          <w:rFonts w:cstheme="minorHAnsi"/>
          <w:sz w:val="24"/>
          <w:szCs w:val="24"/>
        </w:rPr>
        <w:t xml:space="preserve">PAC </w:t>
      </w:r>
      <w:proofErr w:type="spellStart"/>
      <w:r w:rsidR="00CB0D19" w:rsidRPr="00522F58">
        <w:rPr>
          <w:rFonts w:cstheme="minorHAnsi"/>
          <w:sz w:val="24"/>
          <w:szCs w:val="24"/>
        </w:rPr>
        <w:t>regressors</w:t>
      </w:r>
      <w:proofErr w:type="spellEnd"/>
      <w:r w:rsidR="00CB0D19" w:rsidRPr="00522F58">
        <w:rPr>
          <w:rFonts w:cstheme="minorHAnsi"/>
          <w:sz w:val="24"/>
          <w:szCs w:val="24"/>
        </w:rPr>
        <w:t xml:space="preserve"> </w:t>
      </w:r>
      <w:r w:rsidRPr="00522F58">
        <w:rPr>
          <w:rFonts w:cstheme="minorHAnsi"/>
          <w:sz w:val="24"/>
          <w:szCs w:val="24"/>
        </w:rPr>
        <w:t>explained variance</w:t>
      </w:r>
      <w:r w:rsidR="0085204A" w:rsidRPr="00522F58">
        <w:rPr>
          <w:rFonts w:cstheme="minorHAnsi"/>
          <w:sz w:val="24"/>
          <w:szCs w:val="24"/>
        </w:rPr>
        <w:t xml:space="preserve"> </w:t>
      </w:r>
      <w:r w:rsidRPr="00522F58">
        <w:rPr>
          <w:rFonts w:cstheme="minorHAnsi"/>
          <w:sz w:val="24"/>
          <w:szCs w:val="24"/>
        </w:rPr>
        <w:t xml:space="preserve">in addition to </w:t>
      </w:r>
      <w:r w:rsidR="0085204A" w:rsidRPr="00522F58">
        <w:rPr>
          <w:rFonts w:cstheme="minorHAnsi"/>
          <w:sz w:val="24"/>
          <w:szCs w:val="24"/>
        </w:rPr>
        <w:t xml:space="preserve">single-trial power fluctuations </w:t>
      </w:r>
      <w:r w:rsidRPr="00522F58">
        <w:rPr>
          <w:rFonts w:cstheme="minorHAnsi"/>
          <w:sz w:val="24"/>
          <w:szCs w:val="24"/>
        </w:rPr>
        <w:t xml:space="preserve">in </w:t>
      </w:r>
      <w:r w:rsidR="00CE1856" w:rsidRPr="00522F58">
        <w:rPr>
          <w:rFonts w:cstheme="minorHAnsi"/>
          <w:sz w:val="24"/>
          <w:szCs w:val="24"/>
        </w:rPr>
        <w:t xml:space="preserve">α, β, and γ </w:t>
      </w:r>
      <w:r w:rsidR="001D3666" w:rsidRPr="00522F58">
        <w:rPr>
          <w:rFonts w:cstheme="minorHAnsi"/>
          <w:sz w:val="24"/>
          <w:szCs w:val="24"/>
        </w:rPr>
        <w:t>band power</w:t>
      </w:r>
      <w:r w:rsidR="00CE1856" w:rsidRPr="00522F58">
        <w:rPr>
          <w:rFonts w:cstheme="minorHAnsi"/>
          <w:sz w:val="24"/>
          <w:szCs w:val="24"/>
        </w:rPr>
        <w:t>, which were</w:t>
      </w:r>
      <w:r w:rsidR="0085204A" w:rsidRPr="00522F58">
        <w:rPr>
          <w:rFonts w:cstheme="minorHAnsi"/>
          <w:sz w:val="24"/>
          <w:szCs w:val="24"/>
        </w:rPr>
        <w:t xml:space="preserve"> associated with </w:t>
      </w:r>
      <w:r w:rsidR="001D3666" w:rsidRPr="00522F58">
        <w:rPr>
          <w:rFonts w:cstheme="minorHAnsi"/>
          <w:sz w:val="24"/>
          <w:szCs w:val="24"/>
        </w:rPr>
        <w:t>the</w:t>
      </w:r>
      <w:r w:rsidR="0085204A" w:rsidRPr="00522F58">
        <w:rPr>
          <w:rFonts w:cstheme="minorHAnsi"/>
          <w:sz w:val="24"/>
          <w:szCs w:val="24"/>
        </w:rPr>
        <w:t xml:space="preserve"> finger-tapping task.</w:t>
      </w:r>
      <w:r w:rsidR="00DA0B8C" w:rsidRPr="00522F58">
        <w:rPr>
          <w:rFonts w:cstheme="minorHAnsi"/>
          <w:sz w:val="24"/>
          <w:szCs w:val="24"/>
        </w:rPr>
        <w:t xml:space="preserve"> Next to a negative correlation of PAC strength and BOLD amplitude, they found that PAC </w:t>
      </w:r>
      <w:proofErr w:type="spellStart"/>
      <w:r w:rsidR="00DA0B8C" w:rsidRPr="00522F58">
        <w:rPr>
          <w:rFonts w:cstheme="minorHAnsi"/>
          <w:sz w:val="24"/>
          <w:szCs w:val="24"/>
        </w:rPr>
        <w:t>regressors</w:t>
      </w:r>
      <w:proofErr w:type="spellEnd"/>
      <w:r w:rsidR="00DA0B8C" w:rsidRPr="00522F58">
        <w:rPr>
          <w:rFonts w:cstheme="minorHAnsi"/>
          <w:sz w:val="24"/>
          <w:szCs w:val="24"/>
        </w:rPr>
        <w:t xml:space="preserve"> indeed had incremental value to</w:t>
      </w:r>
      <w:r w:rsidR="0092549D" w:rsidRPr="00522F58">
        <w:rPr>
          <w:rFonts w:cstheme="minorHAnsi"/>
          <w:sz w:val="24"/>
          <w:szCs w:val="24"/>
        </w:rPr>
        <w:t xml:space="preserve"> a combination of</w:t>
      </w:r>
      <w:r w:rsidR="00DA0B8C" w:rsidRPr="00522F58">
        <w:rPr>
          <w:rFonts w:cstheme="minorHAnsi"/>
          <w:sz w:val="24"/>
          <w:szCs w:val="24"/>
        </w:rPr>
        <w:t xml:space="preserve"> α, β, and γ band power in explaining BOLD variation.</w:t>
      </w:r>
      <w:r w:rsidR="00FD22A1" w:rsidRPr="00522F58">
        <w:rPr>
          <w:rFonts w:cstheme="minorHAnsi"/>
          <w:sz w:val="24"/>
          <w:szCs w:val="24"/>
        </w:rPr>
        <w:t xml:space="preserve"> This suggests that PAC might relate differently to the BOLD signal compared to LFP. Thus, it might explain BOLD signal variance in addition to more common measures of simultaneous recordings, such as ERP amplitude or frequency band power.</w:t>
      </w:r>
    </w:p>
    <w:p w14:paraId="0E64293E" w14:textId="77777777" w:rsidR="002073C9" w:rsidRDefault="002073C9" w:rsidP="00CF1C70">
      <w:pPr>
        <w:jc w:val="both"/>
      </w:pPr>
    </w:p>
    <w:p w14:paraId="338ED7B0" w14:textId="77777777" w:rsidR="00470B7E" w:rsidRPr="00470B7E" w:rsidRDefault="00753038" w:rsidP="00CF1C70">
      <w:pPr>
        <w:pStyle w:val="Heading2"/>
        <w:jc w:val="both"/>
        <w:rPr>
          <w:color w:val="auto"/>
          <w:sz w:val="28"/>
        </w:rPr>
      </w:pPr>
      <w:bookmarkStart w:id="6" w:name="_Toc480782230"/>
      <w:r>
        <w:rPr>
          <w:color w:val="auto"/>
          <w:sz w:val="28"/>
        </w:rPr>
        <w:t>1.3</w:t>
      </w:r>
      <w:r w:rsidR="00470B7E" w:rsidRPr="00470B7E">
        <w:rPr>
          <w:color w:val="auto"/>
          <w:sz w:val="28"/>
        </w:rPr>
        <w:t xml:space="preserve"> </w:t>
      </w:r>
      <w:bookmarkEnd w:id="6"/>
      <w:r w:rsidR="00421ADC">
        <w:rPr>
          <w:color w:val="auto"/>
          <w:sz w:val="28"/>
        </w:rPr>
        <w:t>Partial Least Squares Regression for EEG and fMRI</w:t>
      </w:r>
    </w:p>
    <w:p w14:paraId="09F53C34" w14:textId="77777777" w:rsidR="00FD22A1" w:rsidRDefault="00FD22A1" w:rsidP="00CF1C70">
      <w:pPr>
        <w:spacing w:after="0" w:line="360" w:lineRule="auto"/>
        <w:ind w:firstLine="425"/>
        <w:jc w:val="both"/>
        <w:rPr>
          <w:rFonts w:cstheme="minorHAnsi"/>
        </w:rPr>
      </w:pPr>
    </w:p>
    <w:p w14:paraId="20135263" w14:textId="77777777" w:rsidR="003B3E4B" w:rsidRPr="003B3E4B" w:rsidRDefault="003B3E4B" w:rsidP="00421ADC">
      <w:pPr>
        <w:widowControl w:val="0"/>
        <w:autoSpaceDE w:val="0"/>
        <w:autoSpaceDN w:val="0"/>
        <w:adjustRightInd w:val="0"/>
        <w:spacing w:after="0" w:line="240" w:lineRule="auto"/>
      </w:pPr>
      <w:bookmarkStart w:id="7" w:name="_GoBack"/>
      <w:bookmarkEnd w:id="7"/>
    </w:p>
    <w:sectPr w:rsidR="003B3E4B" w:rsidRPr="003B3E4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ahoma">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C905F7"/>
    <w:multiLevelType w:val="hybridMultilevel"/>
    <w:tmpl w:val="2F423DEE"/>
    <w:lvl w:ilvl="0" w:tplc="CC848CA6">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
    <w:nsid w:val="75587F75"/>
    <w:multiLevelType w:val="multilevel"/>
    <w:tmpl w:val="1FC87DD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7C7F"/>
    <w:rsid w:val="00016E35"/>
    <w:rsid w:val="00050A0A"/>
    <w:rsid w:val="00056710"/>
    <w:rsid w:val="00057A9D"/>
    <w:rsid w:val="0007649E"/>
    <w:rsid w:val="000952CC"/>
    <w:rsid w:val="000A0549"/>
    <w:rsid w:val="00112FC0"/>
    <w:rsid w:val="00120D6B"/>
    <w:rsid w:val="00120E83"/>
    <w:rsid w:val="001252A6"/>
    <w:rsid w:val="00125D1D"/>
    <w:rsid w:val="00146F94"/>
    <w:rsid w:val="001652F8"/>
    <w:rsid w:val="00184C16"/>
    <w:rsid w:val="001A0660"/>
    <w:rsid w:val="001C39F2"/>
    <w:rsid w:val="001D3666"/>
    <w:rsid w:val="001E1AA6"/>
    <w:rsid w:val="002073C9"/>
    <w:rsid w:val="00227097"/>
    <w:rsid w:val="00231399"/>
    <w:rsid w:val="002462D4"/>
    <w:rsid w:val="00256AD2"/>
    <w:rsid w:val="00284F7D"/>
    <w:rsid w:val="00293AE6"/>
    <w:rsid w:val="002A541C"/>
    <w:rsid w:val="002B48F5"/>
    <w:rsid w:val="002B5764"/>
    <w:rsid w:val="002D74E9"/>
    <w:rsid w:val="00305C64"/>
    <w:rsid w:val="00353D60"/>
    <w:rsid w:val="00382269"/>
    <w:rsid w:val="003861C2"/>
    <w:rsid w:val="00394AFF"/>
    <w:rsid w:val="003A6157"/>
    <w:rsid w:val="003B3E4B"/>
    <w:rsid w:val="003E2ACC"/>
    <w:rsid w:val="003E4CED"/>
    <w:rsid w:val="0040629D"/>
    <w:rsid w:val="00417400"/>
    <w:rsid w:val="00420802"/>
    <w:rsid w:val="00420FB1"/>
    <w:rsid w:val="00421ADC"/>
    <w:rsid w:val="0044064F"/>
    <w:rsid w:val="00463168"/>
    <w:rsid w:val="00463621"/>
    <w:rsid w:val="004639CC"/>
    <w:rsid w:val="00470B7E"/>
    <w:rsid w:val="0047715F"/>
    <w:rsid w:val="00481C84"/>
    <w:rsid w:val="004838F8"/>
    <w:rsid w:val="004A5E56"/>
    <w:rsid w:val="004B20E5"/>
    <w:rsid w:val="004C5AED"/>
    <w:rsid w:val="004F21EC"/>
    <w:rsid w:val="004F4EE9"/>
    <w:rsid w:val="00522F58"/>
    <w:rsid w:val="00542CC0"/>
    <w:rsid w:val="0056432B"/>
    <w:rsid w:val="005832C3"/>
    <w:rsid w:val="00585A1F"/>
    <w:rsid w:val="005A460E"/>
    <w:rsid w:val="005B7C7F"/>
    <w:rsid w:val="005C0B78"/>
    <w:rsid w:val="005E3411"/>
    <w:rsid w:val="00631983"/>
    <w:rsid w:val="006503D5"/>
    <w:rsid w:val="006D1AFF"/>
    <w:rsid w:val="00706077"/>
    <w:rsid w:val="00715C8D"/>
    <w:rsid w:val="007470F3"/>
    <w:rsid w:val="00753038"/>
    <w:rsid w:val="007666B0"/>
    <w:rsid w:val="007A6C35"/>
    <w:rsid w:val="007C2D13"/>
    <w:rsid w:val="007C55F6"/>
    <w:rsid w:val="007C5B36"/>
    <w:rsid w:val="007C75D0"/>
    <w:rsid w:val="007E7387"/>
    <w:rsid w:val="007F08A6"/>
    <w:rsid w:val="008143CD"/>
    <w:rsid w:val="00821192"/>
    <w:rsid w:val="00836683"/>
    <w:rsid w:val="0085204A"/>
    <w:rsid w:val="00862A63"/>
    <w:rsid w:val="00866A11"/>
    <w:rsid w:val="008976BF"/>
    <w:rsid w:val="008A22DE"/>
    <w:rsid w:val="008A4543"/>
    <w:rsid w:val="008B36D3"/>
    <w:rsid w:val="008B58F8"/>
    <w:rsid w:val="008D0219"/>
    <w:rsid w:val="008E208A"/>
    <w:rsid w:val="008F52D4"/>
    <w:rsid w:val="0092549D"/>
    <w:rsid w:val="00925F35"/>
    <w:rsid w:val="00927325"/>
    <w:rsid w:val="009420B0"/>
    <w:rsid w:val="009839F7"/>
    <w:rsid w:val="00985F1E"/>
    <w:rsid w:val="00993314"/>
    <w:rsid w:val="00996956"/>
    <w:rsid w:val="009C56B6"/>
    <w:rsid w:val="009E4FF3"/>
    <w:rsid w:val="009F6441"/>
    <w:rsid w:val="00A47CE2"/>
    <w:rsid w:val="00AD5A5A"/>
    <w:rsid w:val="00AD6DA1"/>
    <w:rsid w:val="00AE7FAD"/>
    <w:rsid w:val="00AF0AE6"/>
    <w:rsid w:val="00AF2634"/>
    <w:rsid w:val="00B0616D"/>
    <w:rsid w:val="00B72288"/>
    <w:rsid w:val="00B73766"/>
    <w:rsid w:val="00B77A6E"/>
    <w:rsid w:val="00B80B90"/>
    <w:rsid w:val="00BF2B56"/>
    <w:rsid w:val="00BF5C98"/>
    <w:rsid w:val="00C02001"/>
    <w:rsid w:val="00C02140"/>
    <w:rsid w:val="00C742D3"/>
    <w:rsid w:val="00C95113"/>
    <w:rsid w:val="00CB0D19"/>
    <w:rsid w:val="00CB2C47"/>
    <w:rsid w:val="00CE1856"/>
    <w:rsid w:val="00CF1C70"/>
    <w:rsid w:val="00D16A82"/>
    <w:rsid w:val="00D21DEE"/>
    <w:rsid w:val="00D4293A"/>
    <w:rsid w:val="00DA0B8C"/>
    <w:rsid w:val="00DA1E6A"/>
    <w:rsid w:val="00DA6272"/>
    <w:rsid w:val="00DC765E"/>
    <w:rsid w:val="00DD5216"/>
    <w:rsid w:val="00E00342"/>
    <w:rsid w:val="00E35415"/>
    <w:rsid w:val="00E830F8"/>
    <w:rsid w:val="00EA12BB"/>
    <w:rsid w:val="00EA7BDC"/>
    <w:rsid w:val="00EB489F"/>
    <w:rsid w:val="00EC00CE"/>
    <w:rsid w:val="00F123BE"/>
    <w:rsid w:val="00F254CB"/>
    <w:rsid w:val="00F276DD"/>
    <w:rsid w:val="00F43DE0"/>
    <w:rsid w:val="00F52B2B"/>
    <w:rsid w:val="00F87D8A"/>
    <w:rsid w:val="00F87E27"/>
    <w:rsid w:val="00FA5AD7"/>
    <w:rsid w:val="00FD020D"/>
    <w:rsid w:val="00FD22A1"/>
    <w:rsid w:val="00FD2D22"/>
    <w:rsid w:val="00FE0FB5"/>
    <w:rsid w:val="00FF4A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917C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50A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7D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22F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22F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0A0A"/>
    <w:rPr>
      <w:color w:val="0563C1" w:themeColor="hyperlink"/>
      <w:u w:val="single"/>
    </w:rPr>
  </w:style>
  <w:style w:type="character" w:customStyle="1" w:styleId="Heading1Char">
    <w:name w:val="Heading 1 Char"/>
    <w:basedOn w:val="DefaultParagraphFont"/>
    <w:link w:val="Heading1"/>
    <w:uiPriority w:val="9"/>
    <w:rsid w:val="00050A0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50A0A"/>
    <w:pPr>
      <w:outlineLvl w:val="9"/>
    </w:pPr>
    <w:rPr>
      <w:lang w:eastAsia="en-GB"/>
    </w:rPr>
  </w:style>
  <w:style w:type="paragraph" w:styleId="TOC1">
    <w:name w:val="toc 1"/>
    <w:basedOn w:val="Normal"/>
    <w:next w:val="Normal"/>
    <w:autoRedefine/>
    <w:uiPriority w:val="39"/>
    <w:unhideWhenUsed/>
    <w:rsid w:val="00050A0A"/>
    <w:pPr>
      <w:spacing w:after="100"/>
    </w:pPr>
  </w:style>
  <w:style w:type="character" w:customStyle="1" w:styleId="Heading2Char">
    <w:name w:val="Heading 2 Char"/>
    <w:basedOn w:val="DefaultParagraphFont"/>
    <w:link w:val="Heading2"/>
    <w:uiPriority w:val="9"/>
    <w:rsid w:val="00F87D8A"/>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8A4543"/>
    <w:pPr>
      <w:spacing w:after="100"/>
      <w:ind w:left="220"/>
    </w:pPr>
  </w:style>
  <w:style w:type="character" w:styleId="PlaceholderText">
    <w:name w:val="Placeholder Text"/>
    <w:basedOn w:val="DefaultParagraphFont"/>
    <w:uiPriority w:val="99"/>
    <w:semiHidden/>
    <w:rsid w:val="00E830F8"/>
    <w:rPr>
      <w:color w:val="808080"/>
    </w:rPr>
  </w:style>
  <w:style w:type="paragraph" w:styleId="ListParagraph">
    <w:name w:val="List Paragraph"/>
    <w:basedOn w:val="Normal"/>
    <w:uiPriority w:val="34"/>
    <w:qFormat/>
    <w:rsid w:val="00E830F8"/>
    <w:pPr>
      <w:ind w:left="720"/>
      <w:contextualSpacing/>
    </w:pPr>
  </w:style>
  <w:style w:type="character" w:customStyle="1" w:styleId="Heading3Char">
    <w:name w:val="Heading 3 Char"/>
    <w:basedOn w:val="DefaultParagraphFont"/>
    <w:link w:val="Heading3"/>
    <w:uiPriority w:val="9"/>
    <w:rsid w:val="00522F5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22F58"/>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3B3E4B"/>
    <w:pPr>
      <w:spacing w:after="100"/>
      <w:ind w:left="440"/>
    </w:pPr>
  </w:style>
  <w:style w:type="paragraph" w:customStyle="1" w:styleId="Default">
    <w:name w:val="Default"/>
    <w:rsid w:val="00706077"/>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B77A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7A6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10" Type="http://schemas.openxmlformats.org/officeDocument/2006/relationships/image" Target="media/image4.emf"/><Relationship Id="rId8" Type="http://schemas.openxmlformats.org/officeDocument/2006/relationships/image" Target="media/image2.emf"/><Relationship Id="rId9" Type="http://schemas.openxmlformats.org/officeDocument/2006/relationships/image" Target="media/image3.emf"/><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8CE8F-CD39-2940-AD9A-5A244FDFB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17885</Words>
  <Characters>101950</Characters>
  <Application>Microsoft Macintosh Word</Application>
  <DocSecurity>0</DocSecurity>
  <Lines>849</Lines>
  <Paragraphs>2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9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dc:creator>
  <cp:keywords/>
  <dc:description/>
  <cp:lastModifiedBy>Malte</cp:lastModifiedBy>
  <cp:revision>2</cp:revision>
  <dcterms:created xsi:type="dcterms:W3CDTF">2018-01-10T17:04:00Z</dcterms:created>
  <dcterms:modified xsi:type="dcterms:W3CDTF">2018-01-10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437ba-f466-32dd-99cb-c6f676a68988</vt:lpwstr>
  </property>
  <property fmtid="{D5CDD505-2E9C-101B-9397-08002B2CF9AE}" pid="24" name="Mendeley Citation Style_1">
    <vt:lpwstr>http://www.zotero.org/styles/apa</vt:lpwstr>
  </property>
</Properties>
</file>